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24D37C" w14:textId="77777777" w:rsidR="00F43BEE" w:rsidRDefault="00000000">
      <w:r>
        <w:rPr>
          <w:rFonts w:hint="eastAsia"/>
          <w:noProof/>
        </w:rPr>
        <w:drawing>
          <wp:inline distT="0" distB="0" distL="114300" distR="114300" wp14:anchorId="0CF373F3" wp14:editId="72B3F216">
            <wp:extent cx="4130040" cy="4130040"/>
            <wp:effectExtent l="0" t="0" r="10160" b="10160"/>
            <wp:docPr id="2" name="图片 2" descr="1-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1-AI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130040" cy="4130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22147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Pleasure</w:t>
      </w:r>
    </w:p>
    <w:p w14:paraId="2D53637B" w14:textId="77777777" w:rsidR="00F43BEE" w:rsidRDefault="00F43BEE"/>
    <w:p w14:paraId="731C327B" w14:textId="77777777" w:rsidR="00F43BEE" w:rsidRDefault="00000000">
      <w:r>
        <w:rPr>
          <w:rFonts w:hint="eastAsia"/>
        </w:rPr>
        <w:t>This image makes me feel pleasant.</w:t>
      </w:r>
    </w:p>
    <w:p w14:paraId="1BC99FDB" w14:textId="77777777" w:rsidR="00F43BEE" w:rsidRDefault="00000000">
      <w:r>
        <w:rPr>
          <w:rFonts w:hint="eastAsia"/>
        </w:rPr>
        <w:t>1 = Not pleasant at all</w:t>
      </w:r>
    </w:p>
    <w:p w14:paraId="2106621D" w14:textId="77777777" w:rsidR="00F43BEE" w:rsidRDefault="00000000">
      <w:r>
        <w:rPr>
          <w:rFonts w:hint="eastAsia"/>
        </w:rPr>
        <w:t>2 = Slightly unpleasant</w:t>
      </w:r>
    </w:p>
    <w:p w14:paraId="0CEEA5F0" w14:textId="77777777" w:rsidR="00F43BEE" w:rsidRDefault="00000000">
      <w:r>
        <w:rPr>
          <w:rFonts w:hint="eastAsia"/>
        </w:rPr>
        <w:t>3 = Neutral</w:t>
      </w:r>
    </w:p>
    <w:p w14:paraId="3A60B2E4" w14:textId="77777777" w:rsidR="00F43BEE" w:rsidRDefault="00000000">
      <w:r>
        <w:rPr>
          <w:rFonts w:hint="eastAsia"/>
        </w:rPr>
        <w:t>4 = Slightly pleasant</w:t>
      </w:r>
    </w:p>
    <w:p w14:paraId="2ABBB257" w14:textId="77777777" w:rsidR="00F43BEE" w:rsidRDefault="00000000">
      <w:r>
        <w:rPr>
          <w:rFonts w:hint="eastAsia"/>
        </w:rPr>
        <w:t>5 = Very pleasant</w:t>
      </w:r>
    </w:p>
    <w:p w14:paraId="7DB58174" w14:textId="77777777" w:rsidR="00F43BEE" w:rsidRDefault="00F43BEE"/>
    <w:p w14:paraId="373434C7" w14:textId="77777777" w:rsidR="00F43BEE" w:rsidRDefault="00000000">
      <w:r>
        <w:rPr>
          <w:rFonts w:hint="eastAsia"/>
        </w:rPr>
        <w:t>This image makes me feel comfortable.</w:t>
      </w:r>
    </w:p>
    <w:p w14:paraId="68D99706" w14:textId="77777777" w:rsidR="00F43BEE" w:rsidRDefault="00000000">
      <w:r>
        <w:rPr>
          <w:rFonts w:hint="eastAsia"/>
        </w:rPr>
        <w:t>1 = Not comfortable at all</w:t>
      </w:r>
    </w:p>
    <w:p w14:paraId="7E83AE1F" w14:textId="77777777" w:rsidR="00F43BEE" w:rsidRDefault="00000000">
      <w:r>
        <w:rPr>
          <w:rFonts w:hint="eastAsia"/>
        </w:rPr>
        <w:t>2 = Slightly uncomfortable</w:t>
      </w:r>
    </w:p>
    <w:p w14:paraId="1CBBDF83" w14:textId="77777777" w:rsidR="00F43BEE" w:rsidRDefault="00000000">
      <w:r>
        <w:rPr>
          <w:rFonts w:hint="eastAsia"/>
        </w:rPr>
        <w:t>3 = Neutral</w:t>
      </w:r>
    </w:p>
    <w:p w14:paraId="6E7A6EFE" w14:textId="77777777" w:rsidR="00F43BEE" w:rsidRDefault="00000000">
      <w:r>
        <w:rPr>
          <w:rFonts w:hint="eastAsia"/>
        </w:rPr>
        <w:t>4 = Slightly comfortable</w:t>
      </w:r>
    </w:p>
    <w:p w14:paraId="6A00EE46" w14:textId="77777777" w:rsidR="00F43BEE" w:rsidRDefault="00000000">
      <w:r>
        <w:rPr>
          <w:rFonts w:hint="eastAsia"/>
        </w:rPr>
        <w:t>5 = Very comfortable</w:t>
      </w:r>
    </w:p>
    <w:p w14:paraId="40C1D1C4" w14:textId="77777777" w:rsidR="00F43BEE" w:rsidRDefault="00F43BEE"/>
    <w:p w14:paraId="669919FA" w14:textId="77777777" w:rsidR="00F43BEE" w:rsidRDefault="00000000">
      <w:r>
        <w:rPr>
          <w:rFonts w:hint="eastAsia"/>
        </w:rPr>
        <w:t>Viewing this image makes me feel delighted.</w:t>
      </w:r>
    </w:p>
    <w:p w14:paraId="1A867A7E" w14:textId="77777777" w:rsidR="00F43BEE" w:rsidRDefault="00000000">
      <w:r>
        <w:rPr>
          <w:rFonts w:hint="eastAsia"/>
        </w:rPr>
        <w:t>1 = Not delighted at all</w:t>
      </w:r>
    </w:p>
    <w:p w14:paraId="3415F21D" w14:textId="77777777" w:rsidR="00F43BEE" w:rsidRDefault="00000000">
      <w:r>
        <w:rPr>
          <w:rFonts w:hint="eastAsia"/>
        </w:rPr>
        <w:t>2 = Slightly delighted</w:t>
      </w:r>
    </w:p>
    <w:p w14:paraId="48F6212B" w14:textId="77777777" w:rsidR="00F43BEE" w:rsidRDefault="00000000">
      <w:r>
        <w:rPr>
          <w:rFonts w:hint="eastAsia"/>
        </w:rPr>
        <w:t>3 = Neutral</w:t>
      </w:r>
    </w:p>
    <w:p w14:paraId="25635846" w14:textId="77777777" w:rsidR="00F43BEE" w:rsidRDefault="00000000">
      <w:r>
        <w:rPr>
          <w:rFonts w:hint="eastAsia"/>
        </w:rPr>
        <w:t>4 = Somewhat delighted</w:t>
      </w:r>
    </w:p>
    <w:p w14:paraId="6F3E2D40" w14:textId="77777777" w:rsidR="00F43BEE" w:rsidRDefault="00000000">
      <w:r>
        <w:rPr>
          <w:rFonts w:hint="eastAsia"/>
        </w:rPr>
        <w:t>5 = Very delighted</w:t>
      </w:r>
    </w:p>
    <w:p w14:paraId="3F5AD674" w14:textId="77777777" w:rsidR="00F43BEE" w:rsidRDefault="00F43BEE"/>
    <w:p w14:paraId="1AE1F0B1" w14:textId="77777777" w:rsidR="00F43BEE" w:rsidRDefault="00000000">
      <w:r>
        <w:rPr>
          <w:rFonts w:hint="eastAsia"/>
        </w:rPr>
        <w:lastRenderedPageBreak/>
        <w:t>This image makes me feel happy.</w:t>
      </w:r>
    </w:p>
    <w:p w14:paraId="68DB73E4" w14:textId="77777777" w:rsidR="00F43BEE" w:rsidRDefault="00000000">
      <w:r>
        <w:rPr>
          <w:rFonts w:hint="eastAsia"/>
        </w:rPr>
        <w:t>1 = Not happy at all</w:t>
      </w:r>
    </w:p>
    <w:p w14:paraId="45F9D781" w14:textId="77777777" w:rsidR="00F43BEE" w:rsidRDefault="00000000">
      <w:r>
        <w:rPr>
          <w:rFonts w:hint="eastAsia"/>
        </w:rPr>
        <w:t>2 = Slightly unhappy</w:t>
      </w:r>
    </w:p>
    <w:p w14:paraId="1CCD5C5D" w14:textId="77777777" w:rsidR="00F43BEE" w:rsidRDefault="00000000">
      <w:r>
        <w:rPr>
          <w:rFonts w:hint="eastAsia"/>
        </w:rPr>
        <w:t>3 = Neutral</w:t>
      </w:r>
    </w:p>
    <w:p w14:paraId="0D5D0FDD" w14:textId="77777777" w:rsidR="00F43BEE" w:rsidRDefault="00000000">
      <w:r>
        <w:rPr>
          <w:rFonts w:hint="eastAsia"/>
        </w:rPr>
        <w:t>4 = Somewhat happy</w:t>
      </w:r>
    </w:p>
    <w:p w14:paraId="46364DFA" w14:textId="77777777" w:rsidR="00F43BEE" w:rsidRDefault="00000000">
      <w:r>
        <w:rPr>
          <w:rFonts w:hint="eastAsia"/>
        </w:rPr>
        <w:t>5 = Very happy</w:t>
      </w:r>
    </w:p>
    <w:p w14:paraId="2C5A4E9B" w14:textId="77777777" w:rsidR="00F43BEE" w:rsidRDefault="00F43BEE"/>
    <w:p w14:paraId="1F866188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Arousal</w:t>
      </w:r>
    </w:p>
    <w:p w14:paraId="0158745A" w14:textId="77777777" w:rsidR="00F43BEE" w:rsidRDefault="00F43BEE"/>
    <w:p w14:paraId="39746149" w14:textId="77777777" w:rsidR="00F43BEE" w:rsidRDefault="00000000">
      <w:r>
        <w:rPr>
          <w:rFonts w:hint="eastAsia"/>
        </w:rPr>
        <w:t>This image makes me feel excited.</w:t>
      </w:r>
    </w:p>
    <w:p w14:paraId="40C4F707" w14:textId="77777777" w:rsidR="00F43BEE" w:rsidRDefault="00000000">
      <w:r>
        <w:rPr>
          <w:rFonts w:hint="eastAsia"/>
        </w:rPr>
        <w:t>1 = Not excited at all</w:t>
      </w:r>
    </w:p>
    <w:p w14:paraId="5F458DC0" w14:textId="77777777" w:rsidR="00F43BEE" w:rsidRDefault="00000000">
      <w:r>
        <w:rPr>
          <w:rFonts w:hint="eastAsia"/>
        </w:rPr>
        <w:t>2 = Slightly unexcited</w:t>
      </w:r>
    </w:p>
    <w:p w14:paraId="0A5BE029" w14:textId="77777777" w:rsidR="00F43BEE" w:rsidRDefault="00000000">
      <w:r>
        <w:rPr>
          <w:rFonts w:hint="eastAsia"/>
        </w:rPr>
        <w:t>3 = Neutral</w:t>
      </w:r>
    </w:p>
    <w:p w14:paraId="01B33D78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excited</w:t>
      </w:r>
      <w:proofErr w:type="gramEnd"/>
    </w:p>
    <w:p w14:paraId="5449DD63" w14:textId="77777777" w:rsidR="00F43BEE" w:rsidRDefault="00000000">
      <w:r>
        <w:rPr>
          <w:rFonts w:hint="eastAsia"/>
        </w:rPr>
        <w:t>5 = Very excited</w:t>
      </w:r>
    </w:p>
    <w:p w14:paraId="30BF1308" w14:textId="77777777" w:rsidR="00F43BEE" w:rsidRDefault="00F43BEE"/>
    <w:p w14:paraId="2D49F240" w14:textId="77777777" w:rsidR="00F43BEE" w:rsidRDefault="00000000">
      <w:r>
        <w:rPr>
          <w:rFonts w:hint="eastAsia"/>
        </w:rPr>
        <w:t>This image evokes a strong emotional response in me.</w:t>
      </w:r>
    </w:p>
    <w:p w14:paraId="08DF3AA6" w14:textId="77777777" w:rsidR="00F43BEE" w:rsidRDefault="00000000">
      <w:r>
        <w:rPr>
          <w:rFonts w:hint="eastAsia"/>
        </w:rPr>
        <w:t>1 = No emotional response at all</w:t>
      </w:r>
    </w:p>
    <w:p w14:paraId="76D9AB06" w14:textId="77777777" w:rsidR="00F43BEE" w:rsidRDefault="00000000">
      <w:r>
        <w:rPr>
          <w:rFonts w:hint="eastAsia"/>
        </w:rPr>
        <w:t>2 = Very little emotional response</w:t>
      </w:r>
    </w:p>
    <w:p w14:paraId="1782F247" w14:textId="77777777" w:rsidR="00F43BEE" w:rsidRDefault="00000000">
      <w:r>
        <w:rPr>
          <w:rFonts w:hint="eastAsia"/>
        </w:rPr>
        <w:t>3 = Moderate emotional response</w:t>
      </w:r>
    </w:p>
    <w:p w14:paraId="15955341" w14:textId="77777777" w:rsidR="00F43BEE" w:rsidRDefault="00000000">
      <w:r>
        <w:rPr>
          <w:rFonts w:hint="eastAsia"/>
        </w:rPr>
        <w:t>4 = Some emotional response</w:t>
      </w:r>
    </w:p>
    <w:p w14:paraId="1CA7A6B4" w14:textId="77777777" w:rsidR="00F43BEE" w:rsidRDefault="00000000">
      <w:r>
        <w:rPr>
          <w:rFonts w:hint="eastAsia"/>
        </w:rPr>
        <w:t>5 = A very strong emotional response</w:t>
      </w:r>
    </w:p>
    <w:p w14:paraId="66B302CF" w14:textId="77777777" w:rsidR="00F43BEE" w:rsidRDefault="00F43BEE"/>
    <w:p w14:paraId="7C7F9A9C" w14:textId="77777777" w:rsidR="00F43BEE" w:rsidRDefault="00000000">
      <w:r>
        <w:rPr>
          <w:rFonts w:hint="eastAsia"/>
        </w:rPr>
        <w:t>Viewing this image makes me feel highly interested.</w:t>
      </w:r>
    </w:p>
    <w:p w14:paraId="465B4397" w14:textId="77777777" w:rsidR="00F43BEE" w:rsidRDefault="00000000">
      <w:r>
        <w:rPr>
          <w:rFonts w:hint="eastAsia"/>
        </w:rPr>
        <w:t>1 = Not interested at all</w:t>
      </w:r>
    </w:p>
    <w:p w14:paraId="363CC781" w14:textId="77777777" w:rsidR="00F43BEE" w:rsidRDefault="00000000">
      <w:r>
        <w:rPr>
          <w:rFonts w:hint="eastAsia"/>
        </w:rPr>
        <w:t>2 = Not interested</w:t>
      </w:r>
    </w:p>
    <w:p w14:paraId="54BE7CEC" w14:textId="77777777" w:rsidR="00F43BEE" w:rsidRDefault="00000000">
      <w:r>
        <w:rPr>
          <w:rFonts w:hint="eastAsia"/>
        </w:rPr>
        <w:t>3 = Neutral</w:t>
      </w:r>
    </w:p>
    <w:p w14:paraId="2ACB5A81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interested</w:t>
      </w:r>
      <w:proofErr w:type="gramEnd"/>
    </w:p>
    <w:p w14:paraId="565BC880" w14:textId="77777777" w:rsidR="00F43BEE" w:rsidRDefault="00000000">
      <w:r>
        <w:rPr>
          <w:rFonts w:hint="eastAsia"/>
        </w:rPr>
        <w:t>5 = Very interested</w:t>
      </w:r>
    </w:p>
    <w:p w14:paraId="1A27B4D6" w14:textId="77777777" w:rsidR="00F43BEE" w:rsidRDefault="00F43BEE"/>
    <w:p w14:paraId="00514386" w14:textId="77777777" w:rsidR="00F43BEE" w:rsidRDefault="00000000">
      <w:r>
        <w:rPr>
          <w:rFonts w:hint="eastAsia"/>
        </w:rPr>
        <w:t>This image arouses strong curiosity in me.</w:t>
      </w:r>
    </w:p>
    <w:p w14:paraId="48980D9F" w14:textId="77777777" w:rsidR="00F43BEE" w:rsidRDefault="00000000">
      <w:r>
        <w:rPr>
          <w:rFonts w:hint="eastAsia"/>
        </w:rPr>
        <w:t>1 = No curiosity at all</w:t>
      </w:r>
    </w:p>
    <w:p w14:paraId="0C4F7178" w14:textId="77777777" w:rsidR="00F43BEE" w:rsidRDefault="00000000">
      <w:r>
        <w:rPr>
          <w:rFonts w:hint="eastAsia"/>
        </w:rPr>
        <w:t>2 = Not very curious</w:t>
      </w:r>
    </w:p>
    <w:p w14:paraId="5EC0CF40" w14:textId="77777777" w:rsidR="00F43BEE" w:rsidRDefault="00000000">
      <w:r>
        <w:rPr>
          <w:rFonts w:hint="eastAsia"/>
        </w:rPr>
        <w:t>3 = Neutral</w:t>
      </w:r>
    </w:p>
    <w:p w14:paraId="25DBAF1B" w14:textId="77777777" w:rsidR="00F43BEE" w:rsidRDefault="00000000">
      <w:r>
        <w:rPr>
          <w:rFonts w:hint="eastAsia"/>
        </w:rPr>
        <w:t>4 = Somewhat curious</w:t>
      </w:r>
    </w:p>
    <w:p w14:paraId="77D96503" w14:textId="77777777" w:rsidR="00F43BEE" w:rsidRDefault="00000000">
      <w:r>
        <w:rPr>
          <w:rFonts w:hint="eastAsia"/>
        </w:rPr>
        <w:t>5 = Very curious</w:t>
      </w:r>
    </w:p>
    <w:p w14:paraId="6A052BDC" w14:textId="77777777" w:rsidR="00F43BEE" w:rsidRDefault="00F43BEE"/>
    <w:p w14:paraId="637075DB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Dominance</w:t>
      </w:r>
    </w:p>
    <w:p w14:paraId="6C6631B7" w14:textId="77777777" w:rsidR="00F43BEE" w:rsidRDefault="00F43BEE"/>
    <w:p w14:paraId="278E2D8C" w14:textId="77777777" w:rsidR="00F43BEE" w:rsidRDefault="00000000">
      <w:r>
        <w:rPr>
          <w:rFonts w:hint="eastAsia"/>
        </w:rPr>
        <w:t>This image makes me feel that I can control my emotional response. (i.e., while viewing the image, I feel my emotions are under my control</w:t>
      </w:r>
      <w:r>
        <w:rPr>
          <w:rFonts w:hint="eastAsia"/>
        </w:rPr>
        <w:t>—</w:t>
      </w:r>
      <w:r>
        <w:rPr>
          <w:rFonts w:hint="eastAsia"/>
        </w:rPr>
        <w:t xml:space="preserve">for example, </w:t>
      </w:r>
      <w:r>
        <w:rPr>
          <w:rFonts w:hint="eastAsia"/>
        </w:rPr>
        <w:t>“</w:t>
      </w:r>
      <w:r>
        <w:rPr>
          <w:rFonts w:hint="eastAsia"/>
        </w:rPr>
        <w:t>I can decide whether or not to be moved by this image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14761546" w14:textId="77777777" w:rsidR="00F43BEE" w:rsidRDefault="00000000">
      <w:r>
        <w:rPr>
          <w:rFonts w:hint="eastAsia"/>
        </w:rPr>
        <w:t>1 = Not controllable at all</w:t>
      </w:r>
    </w:p>
    <w:p w14:paraId="111AE7DD" w14:textId="77777777" w:rsidR="00F43BEE" w:rsidRDefault="00000000">
      <w:r>
        <w:rPr>
          <w:rFonts w:hint="eastAsia"/>
        </w:rPr>
        <w:t>2 = Slightly controllable</w:t>
      </w:r>
    </w:p>
    <w:p w14:paraId="503DBD0F" w14:textId="77777777" w:rsidR="00F43BEE" w:rsidRDefault="00000000">
      <w:r>
        <w:rPr>
          <w:rFonts w:hint="eastAsia"/>
        </w:rPr>
        <w:lastRenderedPageBreak/>
        <w:t>3 = Neutral</w:t>
      </w:r>
    </w:p>
    <w:p w14:paraId="6B8AD5FE" w14:textId="77777777" w:rsidR="00F43BEE" w:rsidRDefault="00000000">
      <w:r>
        <w:rPr>
          <w:rFonts w:hint="eastAsia"/>
        </w:rPr>
        <w:t>4 = Controllable</w:t>
      </w:r>
    </w:p>
    <w:p w14:paraId="4840608B" w14:textId="77777777" w:rsidR="00F43BEE" w:rsidRDefault="00000000">
      <w:r>
        <w:rPr>
          <w:rFonts w:hint="eastAsia"/>
        </w:rPr>
        <w:t>5 = Completely controllable</w:t>
      </w:r>
    </w:p>
    <w:p w14:paraId="68C4844B" w14:textId="77777777" w:rsidR="00F43BEE" w:rsidRDefault="00F43BEE"/>
    <w:p w14:paraId="56141C3E" w14:textId="77777777" w:rsidR="00F43BEE" w:rsidRDefault="00000000">
      <w:r>
        <w:rPr>
          <w:rFonts w:hint="eastAsia"/>
        </w:rPr>
        <w:t xml:space="preserve">While viewing this image, I feel that I am not controlled by it. (i.e., how strongly the image influences my emotions. If I feel it has a strong influence on me, I am </w:t>
      </w:r>
      <w:r>
        <w:rPr>
          <w:rFonts w:hint="eastAsia"/>
        </w:rPr>
        <w:t>“</w:t>
      </w:r>
      <w:r>
        <w:rPr>
          <w:rFonts w:hint="eastAsia"/>
        </w:rPr>
        <w:t>controlled</w:t>
      </w:r>
      <w:r>
        <w:rPr>
          <w:rFonts w:hint="eastAsia"/>
        </w:rPr>
        <w:t>”</w:t>
      </w:r>
      <w:r>
        <w:rPr>
          <w:rFonts w:hint="eastAsia"/>
        </w:rPr>
        <w:t xml:space="preserve">; if it has little influence, I am </w:t>
      </w:r>
      <w:r>
        <w:rPr>
          <w:rFonts w:hint="eastAsia"/>
        </w:rPr>
        <w:t>“</w:t>
      </w:r>
      <w:r>
        <w:rPr>
          <w:rFonts w:hint="eastAsia"/>
        </w:rPr>
        <w:t>not controlled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5C8C5F0C" w14:textId="77777777" w:rsidR="00F43BEE" w:rsidRDefault="00000000">
      <w:r>
        <w:rPr>
          <w:rFonts w:hint="eastAsia"/>
        </w:rPr>
        <w:t>1 = Completely controlled</w:t>
      </w:r>
    </w:p>
    <w:p w14:paraId="1027381D" w14:textId="77777777" w:rsidR="00F43BEE" w:rsidRDefault="00000000">
      <w:r>
        <w:rPr>
          <w:rFonts w:hint="eastAsia"/>
        </w:rPr>
        <w:t>2 = Controlled</w:t>
      </w:r>
    </w:p>
    <w:p w14:paraId="4BA06177" w14:textId="77777777" w:rsidR="00F43BEE" w:rsidRDefault="00000000">
      <w:r>
        <w:rPr>
          <w:rFonts w:hint="eastAsia"/>
        </w:rPr>
        <w:t>3 = Neutral</w:t>
      </w:r>
    </w:p>
    <w:p w14:paraId="62C7DD28" w14:textId="77777777" w:rsidR="00F43BEE" w:rsidRDefault="00000000">
      <w:r>
        <w:rPr>
          <w:rFonts w:hint="eastAsia"/>
        </w:rPr>
        <w:t>4 = Somewhat not controlled</w:t>
      </w:r>
    </w:p>
    <w:p w14:paraId="287C39F3" w14:textId="77777777" w:rsidR="00F43BEE" w:rsidRDefault="00000000">
      <w:r>
        <w:rPr>
          <w:rFonts w:hint="eastAsia"/>
        </w:rPr>
        <w:t>5 = Completely not controlled</w:t>
      </w:r>
    </w:p>
    <w:p w14:paraId="40C7E0C4" w14:textId="77777777" w:rsidR="00F43BEE" w:rsidRDefault="00F43BEE"/>
    <w:p w14:paraId="4F068F9A" w14:textId="77777777" w:rsidR="00F43BEE" w:rsidRDefault="00000000">
      <w:r>
        <w:rPr>
          <w:rFonts w:hint="eastAsia"/>
        </w:rPr>
        <w:t xml:space="preserve">This image gives me a feeling of being dominated by emotion. (i.e., while viewing the image, my emotions feel </w:t>
      </w:r>
      <w:r>
        <w:rPr>
          <w:rFonts w:hint="eastAsia"/>
        </w:rPr>
        <w:t>“</w:t>
      </w:r>
      <w:r>
        <w:rPr>
          <w:rFonts w:hint="eastAsia"/>
        </w:rPr>
        <w:t>driven</w:t>
      </w:r>
      <w:r>
        <w:rPr>
          <w:rFonts w:hint="eastAsia"/>
        </w:rPr>
        <w:t>”</w:t>
      </w:r>
      <w:r>
        <w:rPr>
          <w:rFonts w:hint="eastAsia"/>
        </w:rPr>
        <w:t xml:space="preserve"> by it</w:t>
      </w:r>
      <w:r>
        <w:rPr>
          <w:rFonts w:hint="eastAsia"/>
        </w:rPr>
        <w:t>—</w:t>
      </w:r>
      <w:r>
        <w:rPr>
          <w:rFonts w:hint="eastAsia"/>
        </w:rPr>
        <w:t>for example, suddenly feeling very depressed, excited, or carried along by the scene.)</w:t>
      </w:r>
    </w:p>
    <w:p w14:paraId="49BFDCF6" w14:textId="77777777" w:rsidR="00F43BEE" w:rsidRDefault="00000000">
      <w:r>
        <w:rPr>
          <w:rFonts w:hint="eastAsia"/>
        </w:rPr>
        <w:t>1 = No such feeling at all</w:t>
      </w:r>
    </w:p>
    <w:p w14:paraId="608CB749" w14:textId="77777777" w:rsidR="00F43BEE" w:rsidRDefault="00000000">
      <w:r>
        <w:rPr>
          <w:rFonts w:hint="eastAsia"/>
        </w:rPr>
        <w:t>2 = Slightly such a feeling</w:t>
      </w:r>
    </w:p>
    <w:p w14:paraId="11605745" w14:textId="77777777" w:rsidR="00F43BEE" w:rsidRDefault="00000000">
      <w:r>
        <w:rPr>
          <w:rFonts w:hint="eastAsia"/>
        </w:rPr>
        <w:t>3 = Neutral</w:t>
      </w:r>
    </w:p>
    <w:p w14:paraId="3800AD30" w14:textId="77777777" w:rsidR="00F43BEE" w:rsidRDefault="00000000">
      <w:r>
        <w:rPr>
          <w:rFonts w:hint="eastAsia"/>
        </w:rPr>
        <w:t>4 = Somewhat dominated</w:t>
      </w:r>
    </w:p>
    <w:p w14:paraId="0D00C9FB" w14:textId="77777777" w:rsidR="00F43BEE" w:rsidRDefault="00000000">
      <w:r>
        <w:rPr>
          <w:rFonts w:hint="eastAsia"/>
        </w:rPr>
        <w:t>5 = Completely dominated</w:t>
      </w:r>
    </w:p>
    <w:p w14:paraId="725156DB" w14:textId="77777777" w:rsidR="00F43BEE" w:rsidRDefault="00F43BEE"/>
    <w:p w14:paraId="357E0400" w14:textId="77777777" w:rsidR="00F43BEE" w:rsidRDefault="00000000">
      <w:r>
        <w:rPr>
          <w:rFonts w:hint="eastAsia"/>
        </w:rPr>
        <w:t xml:space="preserve">While viewing this image, I feel that my emotions are guided by it. (i.e., whether the image </w:t>
      </w:r>
      <w:r>
        <w:rPr>
          <w:rFonts w:hint="eastAsia"/>
        </w:rPr>
        <w:t>“</w:t>
      </w:r>
      <w:r>
        <w:rPr>
          <w:rFonts w:hint="eastAsia"/>
        </w:rPr>
        <w:t>pulls</w:t>
      </w:r>
      <w:r>
        <w:rPr>
          <w:rFonts w:hint="eastAsia"/>
        </w:rPr>
        <w:t>”</w:t>
      </w:r>
      <w:r>
        <w:rPr>
          <w:rFonts w:hint="eastAsia"/>
        </w:rPr>
        <w:t xml:space="preserve"> me toward a certain emotional direction, such as gradually making me feel relaxed, tense, curious, or uncomfortable.)</w:t>
      </w:r>
    </w:p>
    <w:p w14:paraId="3E6C31F7" w14:textId="77777777" w:rsidR="00F43BEE" w:rsidRDefault="00000000">
      <w:r>
        <w:rPr>
          <w:rFonts w:hint="eastAsia"/>
        </w:rPr>
        <w:t>1 = No such feeling at all</w:t>
      </w:r>
    </w:p>
    <w:p w14:paraId="57C5B2E3" w14:textId="77777777" w:rsidR="00F43BEE" w:rsidRDefault="00000000">
      <w:r>
        <w:rPr>
          <w:rFonts w:hint="eastAsia"/>
        </w:rPr>
        <w:t>2 = Slightly such a feeling</w:t>
      </w:r>
    </w:p>
    <w:p w14:paraId="566C865B" w14:textId="77777777" w:rsidR="00F43BEE" w:rsidRDefault="00000000">
      <w:r>
        <w:rPr>
          <w:rFonts w:hint="eastAsia"/>
        </w:rPr>
        <w:t>3 = Neutral</w:t>
      </w:r>
    </w:p>
    <w:p w14:paraId="1C6B2D5F" w14:textId="77777777" w:rsidR="00F43BEE" w:rsidRDefault="00000000">
      <w:r>
        <w:rPr>
          <w:rFonts w:hint="eastAsia"/>
        </w:rPr>
        <w:t>4 = Somewhat guided</w:t>
      </w:r>
    </w:p>
    <w:p w14:paraId="56B866F5" w14:textId="77777777" w:rsidR="00F43BEE" w:rsidRDefault="00000000">
      <w:r>
        <w:rPr>
          <w:rFonts w:hint="eastAsia"/>
        </w:rPr>
        <w:t>5 = Completely guided</w:t>
      </w:r>
    </w:p>
    <w:p w14:paraId="7B52AFD9" w14:textId="77777777" w:rsidR="00F43BEE" w:rsidRDefault="00000000">
      <w:r>
        <w:rPr>
          <w:rFonts w:hint="eastAsia"/>
          <w:noProof/>
        </w:rPr>
        <w:lastRenderedPageBreak/>
        <w:drawing>
          <wp:inline distT="0" distB="0" distL="114300" distR="114300" wp14:anchorId="7C5B3AC3" wp14:editId="52EA45F2">
            <wp:extent cx="4130040" cy="4130040"/>
            <wp:effectExtent l="0" t="0" r="10160" b="10160"/>
            <wp:docPr id="3" name="图片 3" descr="1-传统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1-传统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130040" cy="4130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3118C9" w14:textId="77777777" w:rsidR="00F43BEE" w:rsidRDefault="00F43BEE"/>
    <w:p w14:paraId="2C90A1B9" w14:textId="77777777" w:rsidR="00F43BEE" w:rsidRDefault="00F43BEE"/>
    <w:p w14:paraId="439913B8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Pleasure</w:t>
      </w:r>
    </w:p>
    <w:p w14:paraId="629647B1" w14:textId="77777777" w:rsidR="00F43BEE" w:rsidRDefault="00F43BEE"/>
    <w:p w14:paraId="3A4946F0" w14:textId="77777777" w:rsidR="00F43BEE" w:rsidRDefault="00000000">
      <w:r>
        <w:rPr>
          <w:rFonts w:hint="eastAsia"/>
        </w:rPr>
        <w:t>This image makes me feel pleasant.</w:t>
      </w:r>
    </w:p>
    <w:p w14:paraId="283345C6" w14:textId="77777777" w:rsidR="00F43BEE" w:rsidRDefault="00000000">
      <w:r>
        <w:rPr>
          <w:rFonts w:hint="eastAsia"/>
        </w:rPr>
        <w:t>1 = Not pleasant at all</w:t>
      </w:r>
    </w:p>
    <w:p w14:paraId="52087593" w14:textId="77777777" w:rsidR="00F43BEE" w:rsidRDefault="00000000">
      <w:r>
        <w:rPr>
          <w:rFonts w:hint="eastAsia"/>
        </w:rPr>
        <w:t>2 = Slightly unpleasant</w:t>
      </w:r>
    </w:p>
    <w:p w14:paraId="29936E88" w14:textId="77777777" w:rsidR="00F43BEE" w:rsidRDefault="00000000">
      <w:r>
        <w:rPr>
          <w:rFonts w:hint="eastAsia"/>
        </w:rPr>
        <w:t>3 = Neutral</w:t>
      </w:r>
    </w:p>
    <w:p w14:paraId="180420FD" w14:textId="77777777" w:rsidR="00F43BEE" w:rsidRDefault="00000000">
      <w:r>
        <w:rPr>
          <w:rFonts w:hint="eastAsia"/>
        </w:rPr>
        <w:t>4 = Slightly pleasant</w:t>
      </w:r>
    </w:p>
    <w:p w14:paraId="71724B9F" w14:textId="77777777" w:rsidR="00F43BEE" w:rsidRDefault="00000000">
      <w:r>
        <w:rPr>
          <w:rFonts w:hint="eastAsia"/>
        </w:rPr>
        <w:t>5 = Very pleasant</w:t>
      </w:r>
    </w:p>
    <w:p w14:paraId="48CBF811" w14:textId="77777777" w:rsidR="00F43BEE" w:rsidRDefault="00F43BEE"/>
    <w:p w14:paraId="53F86DD4" w14:textId="77777777" w:rsidR="00F43BEE" w:rsidRDefault="00000000">
      <w:r>
        <w:rPr>
          <w:rFonts w:hint="eastAsia"/>
        </w:rPr>
        <w:t>This image makes me feel comfortable.</w:t>
      </w:r>
    </w:p>
    <w:p w14:paraId="7C9A4D0E" w14:textId="77777777" w:rsidR="00F43BEE" w:rsidRDefault="00000000">
      <w:r>
        <w:rPr>
          <w:rFonts w:hint="eastAsia"/>
        </w:rPr>
        <w:t>1 = Not comfortable at all</w:t>
      </w:r>
    </w:p>
    <w:p w14:paraId="468B19A2" w14:textId="77777777" w:rsidR="00F43BEE" w:rsidRDefault="00000000">
      <w:r>
        <w:rPr>
          <w:rFonts w:hint="eastAsia"/>
        </w:rPr>
        <w:t>2 = Slightly uncomfortable</w:t>
      </w:r>
    </w:p>
    <w:p w14:paraId="616325F4" w14:textId="77777777" w:rsidR="00F43BEE" w:rsidRDefault="00000000">
      <w:r>
        <w:rPr>
          <w:rFonts w:hint="eastAsia"/>
        </w:rPr>
        <w:t>3 = Neutral</w:t>
      </w:r>
    </w:p>
    <w:p w14:paraId="33B3F422" w14:textId="77777777" w:rsidR="00F43BEE" w:rsidRDefault="00000000">
      <w:r>
        <w:rPr>
          <w:rFonts w:hint="eastAsia"/>
        </w:rPr>
        <w:t>4 = Slightly comfortable</w:t>
      </w:r>
    </w:p>
    <w:p w14:paraId="19A984CF" w14:textId="77777777" w:rsidR="00F43BEE" w:rsidRDefault="00000000">
      <w:r>
        <w:rPr>
          <w:rFonts w:hint="eastAsia"/>
        </w:rPr>
        <w:t>5 = Very comfortable</w:t>
      </w:r>
    </w:p>
    <w:p w14:paraId="1758C57B" w14:textId="77777777" w:rsidR="00F43BEE" w:rsidRDefault="00F43BEE"/>
    <w:p w14:paraId="439CAFB6" w14:textId="77777777" w:rsidR="00F43BEE" w:rsidRDefault="00000000">
      <w:r>
        <w:rPr>
          <w:rFonts w:hint="eastAsia"/>
        </w:rPr>
        <w:t>Viewing this image makes me feel delighted.</w:t>
      </w:r>
    </w:p>
    <w:p w14:paraId="6D0DC383" w14:textId="77777777" w:rsidR="00F43BEE" w:rsidRDefault="00000000">
      <w:r>
        <w:rPr>
          <w:rFonts w:hint="eastAsia"/>
        </w:rPr>
        <w:t>1 = Not delighted at all</w:t>
      </w:r>
    </w:p>
    <w:p w14:paraId="44127618" w14:textId="77777777" w:rsidR="00F43BEE" w:rsidRDefault="00000000">
      <w:r>
        <w:rPr>
          <w:rFonts w:hint="eastAsia"/>
        </w:rPr>
        <w:t>2 = Slightly delighted</w:t>
      </w:r>
    </w:p>
    <w:p w14:paraId="13495A27" w14:textId="77777777" w:rsidR="00F43BEE" w:rsidRDefault="00000000">
      <w:r>
        <w:rPr>
          <w:rFonts w:hint="eastAsia"/>
        </w:rPr>
        <w:t>3 = Neutral</w:t>
      </w:r>
    </w:p>
    <w:p w14:paraId="00143F12" w14:textId="77777777" w:rsidR="00F43BEE" w:rsidRDefault="00000000">
      <w:r>
        <w:rPr>
          <w:rFonts w:hint="eastAsia"/>
        </w:rPr>
        <w:t>4 = Somewhat delighted</w:t>
      </w:r>
    </w:p>
    <w:p w14:paraId="23C45228" w14:textId="77777777" w:rsidR="00F43BEE" w:rsidRDefault="00000000">
      <w:r>
        <w:rPr>
          <w:rFonts w:hint="eastAsia"/>
        </w:rPr>
        <w:lastRenderedPageBreak/>
        <w:t>5 = Very delighted</w:t>
      </w:r>
    </w:p>
    <w:p w14:paraId="3D90A059" w14:textId="77777777" w:rsidR="00F43BEE" w:rsidRDefault="00F43BEE"/>
    <w:p w14:paraId="7064594F" w14:textId="77777777" w:rsidR="00F43BEE" w:rsidRDefault="00000000">
      <w:r>
        <w:rPr>
          <w:rFonts w:hint="eastAsia"/>
        </w:rPr>
        <w:t>This image makes me feel happy.</w:t>
      </w:r>
    </w:p>
    <w:p w14:paraId="54C329E1" w14:textId="77777777" w:rsidR="00F43BEE" w:rsidRDefault="00000000">
      <w:r>
        <w:rPr>
          <w:rFonts w:hint="eastAsia"/>
        </w:rPr>
        <w:t>1 = Not happy at all</w:t>
      </w:r>
    </w:p>
    <w:p w14:paraId="5E2A7215" w14:textId="77777777" w:rsidR="00F43BEE" w:rsidRDefault="00000000">
      <w:r>
        <w:rPr>
          <w:rFonts w:hint="eastAsia"/>
        </w:rPr>
        <w:t>2 = Slightly unhappy</w:t>
      </w:r>
    </w:p>
    <w:p w14:paraId="1D676533" w14:textId="77777777" w:rsidR="00F43BEE" w:rsidRDefault="00000000">
      <w:r>
        <w:rPr>
          <w:rFonts w:hint="eastAsia"/>
        </w:rPr>
        <w:t>3 = Neutral</w:t>
      </w:r>
    </w:p>
    <w:p w14:paraId="22A219A4" w14:textId="77777777" w:rsidR="00F43BEE" w:rsidRDefault="00000000">
      <w:r>
        <w:rPr>
          <w:rFonts w:hint="eastAsia"/>
        </w:rPr>
        <w:t>4 = Somewhat happy</w:t>
      </w:r>
    </w:p>
    <w:p w14:paraId="3FBE6053" w14:textId="77777777" w:rsidR="00F43BEE" w:rsidRDefault="00000000">
      <w:r>
        <w:rPr>
          <w:rFonts w:hint="eastAsia"/>
        </w:rPr>
        <w:t>5 = Very happy</w:t>
      </w:r>
    </w:p>
    <w:p w14:paraId="05822F64" w14:textId="77777777" w:rsidR="00F43BEE" w:rsidRDefault="00F43BEE"/>
    <w:p w14:paraId="6E60BDA2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Arousal</w:t>
      </w:r>
    </w:p>
    <w:p w14:paraId="1057D36F" w14:textId="77777777" w:rsidR="00F43BEE" w:rsidRDefault="00F43BEE"/>
    <w:p w14:paraId="14570C3D" w14:textId="77777777" w:rsidR="00F43BEE" w:rsidRDefault="00000000">
      <w:r>
        <w:rPr>
          <w:rFonts w:hint="eastAsia"/>
        </w:rPr>
        <w:t>This image makes me feel excited.</w:t>
      </w:r>
    </w:p>
    <w:p w14:paraId="6A7D3B80" w14:textId="77777777" w:rsidR="00F43BEE" w:rsidRDefault="00000000">
      <w:r>
        <w:rPr>
          <w:rFonts w:hint="eastAsia"/>
        </w:rPr>
        <w:t>1 = Not excited at all</w:t>
      </w:r>
    </w:p>
    <w:p w14:paraId="6160984E" w14:textId="77777777" w:rsidR="00F43BEE" w:rsidRDefault="00000000">
      <w:r>
        <w:rPr>
          <w:rFonts w:hint="eastAsia"/>
        </w:rPr>
        <w:t>2 = Slightly unexcited</w:t>
      </w:r>
    </w:p>
    <w:p w14:paraId="51BFDD60" w14:textId="77777777" w:rsidR="00F43BEE" w:rsidRDefault="00000000">
      <w:r>
        <w:rPr>
          <w:rFonts w:hint="eastAsia"/>
        </w:rPr>
        <w:t>3 = Neutral</w:t>
      </w:r>
    </w:p>
    <w:p w14:paraId="489C7B13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excited</w:t>
      </w:r>
      <w:proofErr w:type="gramEnd"/>
    </w:p>
    <w:p w14:paraId="362A6184" w14:textId="77777777" w:rsidR="00F43BEE" w:rsidRDefault="00000000">
      <w:r>
        <w:rPr>
          <w:rFonts w:hint="eastAsia"/>
        </w:rPr>
        <w:t>5 = Very excited</w:t>
      </w:r>
    </w:p>
    <w:p w14:paraId="12EBE816" w14:textId="77777777" w:rsidR="00F43BEE" w:rsidRDefault="00F43BEE"/>
    <w:p w14:paraId="7F335361" w14:textId="77777777" w:rsidR="00F43BEE" w:rsidRDefault="00000000">
      <w:r>
        <w:rPr>
          <w:rFonts w:hint="eastAsia"/>
        </w:rPr>
        <w:t>This image evokes a strong emotional response in me.</w:t>
      </w:r>
    </w:p>
    <w:p w14:paraId="6F12A3B3" w14:textId="77777777" w:rsidR="00F43BEE" w:rsidRDefault="00000000">
      <w:r>
        <w:rPr>
          <w:rFonts w:hint="eastAsia"/>
        </w:rPr>
        <w:t>1 = No emotional response at all</w:t>
      </w:r>
    </w:p>
    <w:p w14:paraId="391F06C9" w14:textId="77777777" w:rsidR="00F43BEE" w:rsidRDefault="00000000">
      <w:r>
        <w:rPr>
          <w:rFonts w:hint="eastAsia"/>
        </w:rPr>
        <w:t>2 = Very little emotional response</w:t>
      </w:r>
    </w:p>
    <w:p w14:paraId="76541120" w14:textId="77777777" w:rsidR="00F43BEE" w:rsidRDefault="00000000">
      <w:r>
        <w:rPr>
          <w:rFonts w:hint="eastAsia"/>
        </w:rPr>
        <w:t>3 = Moderate emotional response</w:t>
      </w:r>
    </w:p>
    <w:p w14:paraId="1221FD1A" w14:textId="77777777" w:rsidR="00F43BEE" w:rsidRDefault="00000000">
      <w:r>
        <w:rPr>
          <w:rFonts w:hint="eastAsia"/>
        </w:rPr>
        <w:t>4 = Some emotional response</w:t>
      </w:r>
    </w:p>
    <w:p w14:paraId="3CF78751" w14:textId="77777777" w:rsidR="00F43BEE" w:rsidRDefault="00000000">
      <w:r>
        <w:rPr>
          <w:rFonts w:hint="eastAsia"/>
        </w:rPr>
        <w:t>5 = A very strong emotional response</w:t>
      </w:r>
    </w:p>
    <w:p w14:paraId="7F0F0317" w14:textId="77777777" w:rsidR="00F43BEE" w:rsidRDefault="00F43BEE"/>
    <w:p w14:paraId="7DF6934C" w14:textId="77777777" w:rsidR="00F43BEE" w:rsidRDefault="00000000">
      <w:r>
        <w:rPr>
          <w:rFonts w:hint="eastAsia"/>
        </w:rPr>
        <w:t>Viewing this image makes me feel highly interested.</w:t>
      </w:r>
    </w:p>
    <w:p w14:paraId="777DB3E1" w14:textId="77777777" w:rsidR="00F43BEE" w:rsidRDefault="00000000">
      <w:r>
        <w:rPr>
          <w:rFonts w:hint="eastAsia"/>
        </w:rPr>
        <w:t>1 = Not interested at all</w:t>
      </w:r>
    </w:p>
    <w:p w14:paraId="2C6AC6E2" w14:textId="77777777" w:rsidR="00F43BEE" w:rsidRDefault="00000000">
      <w:r>
        <w:rPr>
          <w:rFonts w:hint="eastAsia"/>
        </w:rPr>
        <w:t>2 = Not interested</w:t>
      </w:r>
    </w:p>
    <w:p w14:paraId="175CA798" w14:textId="77777777" w:rsidR="00F43BEE" w:rsidRDefault="00000000">
      <w:r>
        <w:rPr>
          <w:rFonts w:hint="eastAsia"/>
        </w:rPr>
        <w:t>3 = Neutral</w:t>
      </w:r>
    </w:p>
    <w:p w14:paraId="58961D60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interested</w:t>
      </w:r>
      <w:proofErr w:type="gramEnd"/>
    </w:p>
    <w:p w14:paraId="11F1DDB2" w14:textId="77777777" w:rsidR="00F43BEE" w:rsidRDefault="00000000">
      <w:r>
        <w:rPr>
          <w:rFonts w:hint="eastAsia"/>
        </w:rPr>
        <w:t>5 = Very interested</w:t>
      </w:r>
    </w:p>
    <w:p w14:paraId="06D2A5C6" w14:textId="77777777" w:rsidR="00F43BEE" w:rsidRDefault="00F43BEE"/>
    <w:p w14:paraId="5A2E4191" w14:textId="77777777" w:rsidR="00F43BEE" w:rsidRDefault="00000000">
      <w:r>
        <w:rPr>
          <w:rFonts w:hint="eastAsia"/>
        </w:rPr>
        <w:t>This image arouses strong curiosity in me.</w:t>
      </w:r>
    </w:p>
    <w:p w14:paraId="3B96510F" w14:textId="77777777" w:rsidR="00F43BEE" w:rsidRDefault="00000000">
      <w:r>
        <w:rPr>
          <w:rFonts w:hint="eastAsia"/>
        </w:rPr>
        <w:t>1 = No curiosity at all</w:t>
      </w:r>
    </w:p>
    <w:p w14:paraId="10B0902F" w14:textId="77777777" w:rsidR="00F43BEE" w:rsidRDefault="00000000">
      <w:r>
        <w:rPr>
          <w:rFonts w:hint="eastAsia"/>
        </w:rPr>
        <w:t>2 = Not very curious</w:t>
      </w:r>
    </w:p>
    <w:p w14:paraId="6098057B" w14:textId="77777777" w:rsidR="00F43BEE" w:rsidRDefault="00000000">
      <w:r>
        <w:rPr>
          <w:rFonts w:hint="eastAsia"/>
        </w:rPr>
        <w:t>3 = Neutral</w:t>
      </w:r>
    </w:p>
    <w:p w14:paraId="4317388B" w14:textId="77777777" w:rsidR="00F43BEE" w:rsidRDefault="00000000">
      <w:r>
        <w:rPr>
          <w:rFonts w:hint="eastAsia"/>
        </w:rPr>
        <w:t>4 = Somewhat curious</w:t>
      </w:r>
    </w:p>
    <w:p w14:paraId="6CE105CF" w14:textId="77777777" w:rsidR="00F43BEE" w:rsidRDefault="00000000">
      <w:r>
        <w:rPr>
          <w:rFonts w:hint="eastAsia"/>
        </w:rPr>
        <w:t>5 = Very curious</w:t>
      </w:r>
    </w:p>
    <w:p w14:paraId="0FA8C3D3" w14:textId="77777777" w:rsidR="00F43BEE" w:rsidRDefault="00F43BEE"/>
    <w:p w14:paraId="586D1F3D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Dominance</w:t>
      </w:r>
    </w:p>
    <w:p w14:paraId="6D5439BB" w14:textId="77777777" w:rsidR="00F43BEE" w:rsidRDefault="00F43BEE"/>
    <w:p w14:paraId="53379B37" w14:textId="77777777" w:rsidR="00F43BEE" w:rsidRDefault="00000000">
      <w:r>
        <w:rPr>
          <w:rFonts w:hint="eastAsia"/>
        </w:rPr>
        <w:t>This image makes me feel that I can control my emotional response. (i.e., while viewing the image, I feel my emotions are under my control</w:t>
      </w:r>
      <w:r>
        <w:rPr>
          <w:rFonts w:hint="eastAsia"/>
        </w:rPr>
        <w:t>—</w:t>
      </w:r>
      <w:r>
        <w:rPr>
          <w:rFonts w:hint="eastAsia"/>
        </w:rPr>
        <w:t xml:space="preserve">for example, </w:t>
      </w:r>
      <w:r>
        <w:rPr>
          <w:rFonts w:hint="eastAsia"/>
        </w:rPr>
        <w:t>“</w:t>
      </w:r>
      <w:r>
        <w:rPr>
          <w:rFonts w:hint="eastAsia"/>
        </w:rPr>
        <w:t>I can decide whether or not to be moved by this image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174A768F" w14:textId="77777777" w:rsidR="00F43BEE" w:rsidRDefault="00000000">
      <w:r>
        <w:rPr>
          <w:rFonts w:hint="eastAsia"/>
        </w:rPr>
        <w:lastRenderedPageBreak/>
        <w:t>1 = Not controllable at all</w:t>
      </w:r>
    </w:p>
    <w:p w14:paraId="1EB2FCCE" w14:textId="77777777" w:rsidR="00F43BEE" w:rsidRDefault="00000000">
      <w:r>
        <w:rPr>
          <w:rFonts w:hint="eastAsia"/>
        </w:rPr>
        <w:t>2 = Slightly controllable</w:t>
      </w:r>
    </w:p>
    <w:p w14:paraId="53992ECC" w14:textId="77777777" w:rsidR="00F43BEE" w:rsidRDefault="00000000">
      <w:r>
        <w:rPr>
          <w:rFonts w:hint="eastAsia"/>
        </w:rPr>
        <w:t>3 = Neutral</w:t>
      </w:r>
    </w:p>
    <w:p w14:paraId="36A51849" w14:textId="77777777" w:rsidR="00F43BEE" w:rsidRDefault="00000000">
      <w:r>
        <w:rPr>
          <w:rFonts w:hint="eastAsia"/>
        </w:rPr>
        <w:t>4 = Controllable</w:t>
      </w:r>
    </w:p>
    <w:p w14:paraId="76A169A1" w14:textId="77777777" w:rsidR="00F43BEE" w:rsidRDefault="00000000">
      <w:r>
        <w:rPr>
          <w:rFonts w:hint="eastAsia"/>
        </w:rPr>
        <w:t>5 = Completely controllable</w:t>
      </w:r>
    </w:p>
    <w:p w14:paraId="295E3FC6" w14:textId="77777777" w:rsidR="00F43BEE" w:rsidRDefault="00F43BEE"/>
    <w:p w14:paraId="1FC15331" w14:textId="77777777" w:rsidR="00F43BEE" w:rsidRDefault="00000000">
      <w:r>
        <w:rPr>
          <w:rFonts w:hint="eastAsia"/>
        </w:rPr>
        <w:t xml:space="preserve">While viewing this image, I feel that I am not controlled by it. (i.e., how strongly the image influences my emotions. If I feel it has a strong influence on me, I am </w:t>
      </w:r>
      <w:r>
        <w:rPr>
          <w:rFonts w:hint="eastAsia"/>
        </w:rPr>
        <w:t>“</w:t>
      </w:r>
      <w:r>
        <w:rPr>
          <w:rFonts w:hint="eastAsia"/>
        </w:rPr>
        <w:t>controlled</w:t>
      </w:r>
      <w:r>
        <w:rPr>
          <w:rFonts w:hint="eastAsia"/>
        </w:rPr>
        <w:t>”</w:t>
      </w:r>
      <w:r>
        <w:rPr>
          <w:rFonts w:hint="eastAsia"/>
        </w:rPr>
        <w:t xml:space="preserve">; if it has little influence, I am </w:t>
      </w:r>
      <w:r>
        <w:rPr>
          <w:rFonts w:hint="eastAsia"/>
        </w:rPr>
        <w:t>“</w:t>
      </w:r>
      <w:r>
        <w:rPr>
          <w:rFonts w:hint="eastAsia"/>
        </w:rPr>
        <w:t>not controlled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56A1447C" w14:textId="77777777" w:rsidR="00F43BEE" w:rsidRDefault="00000000">
      <w:r>
        <w:rPr>
          <w:rFonts w:hint="eastAsia"/>
        </w:rPr>
        <w:t>1 = Completely controlled</w:t>
      </w:r>
    </w:p>
    <w:p w14:paraId="03CD200B" w14:textId="77777777" w:rsidR="00F43BEE" w:rsidRDefault="00000000">
      <w:r>
        <w:rPr>
          <w:rFonts w:hint="eastAsia"/>
        </w:rPr>
        <w:t>2 = Controlled</w:t>
      </w:r>
    </w:p>
    <w:p w14:paraId="6F52F50C" w14:textId="77777777" w:rsidR="00F43BEE" w:rsidRDefault="00000000">
      <w:r>
        <w:rPr>
          <w:rFonts w:hint="eastAsia"/>
        </w:rPr>
        <w:t>3 = Neutral</w:t>
      </w:r>
    </w:p>
    <w:p w14:paraId="5C8FD042" w14:textId="77777777" w:rsidR="00F43BEE" w:rsidRDefault="00000000">
      <w:r>
        <w:rPr>
          <w:rFonts w:hint="eastAsia"/>
        </w:rPr>
        <w:t>4 = Somewhat not controlled</w:t>
      </w:r>
    </w:p>
    <w:p w14:paraId="14355A68" w14:textId="77777777" w:rsidR="00F43BEE" w:rsidRDefault="00000000">
      <w:r>
        <w:rPr>
          <w:rFonts w:hint="eastAsia"/>
        </w:rPr>
        <w:t>5 = Completely not controlled</w:t>
      </w:r>
    </w:p>
    <w:p w14:paraId="5DDA06DF" w14:textId="77777777" w:rsidR="00F43BEE" w:rsidRDefault="00F43BEE"/>
    <w:p w14:paraId="1046709B" w14:textId="77777777" w:rsidR="00F43BEE" w:rsidRDefault="00000000">
      <w:r>
        <w:rPr>
          <w:rFonts w:hint="eastAsia"/>
        </w:rPr>
        <w:t xml:space="preserve">This image gives me a feeling of being dominated by emotion. (i.e., while viewing the image, my emotions feel </w:t>
      </w:r>
      <w:r>
        <w:rPr>
          <w:rFonts w:hint="eastAsia"/>
        </w:rPr>
        <w:t>“</w:t>
      </w:r>
      <w:r>
        <w:rPr>
          <w:rFonts w:hint="eastAsia"/>
        </w:rPr>
        <w:t>driven</w:t>
      </w:r>
      <w:r>
        <w:rPr>
          <w:rFonts w:hint="eastAsia"/>
        </w:rPr>
        <w:t>”</w:t>
      </w:r>
      <w:r>
        <w:rPr>
          <w:rFonts w:hint="eastAsia"/>
        </w:rPr>
        <w:t xml:space="preserve"> by it</w:t>
      </w:r>
      <w:r>
        <w:rPr>
          <w:rFonts w:hint="eastAsia"/>
        </w:rPr>
        <w:t>—</w:t>
      </w:r>
      <w:r>
        <w:rPr>
          <w:rFonts w:hint="eastAsia"/>
        </w:rPr>
        <w:t>for example, suddenly feeling very depressed, excited, or carried along by the scene.)</w:t>
      </w:r>
    </w:p>
    <w:p w14:paraId="795AAABE" w14:textId="77777777" w:rsidR="00F43BEE" w:rsidRDefault="00000000">
      <w:r>
        <w:rPr>
          <w:rFonts w:hint="eastAsia"/>
        </w:rPr>
        <w:t>1 = No such feeling at all</w:t>
      </w:r>
    </w:p>
    <w:p w14:paraId="26554352" w14:textId="77777777" w:rsidR="00F43BEE" w:rsidRDefault="00000000">
      <w:r>
        <w:rPr>
          <w:rFonts w:hint="eastAsia"/>
        </w:rPr>
        <w:t>2 = Slightly such a feeling</w:t>
      </w:r>
    </w:p>
    <w:p w14:paraId="300463DA" w14:textId="77777777" w:rsidR="00F43BEE" w:rsidRDefault="00000000">
      <w:r>
        <w:rPr>
          <w:rFonts w:hint="eastAsia"/>
        </w:rPr>
        <w:t>3 = Neutral</w:t>
      </w:r>
    </w:p>
    <w:p w14:paraId="33776B7A" w14:textId="77777777" w:rsidR="00F43BEE" w:rsidRDefault="00000000">
      <w:r>
        <w:rPr>
          <w:rFonts w:hint="eastAsia"/>
        </w:rPr>
        <w:t>4 = Somewhat dominated</w:t>
      </w:r>
    </w:p>
    <w:p w14:paraId="0762F387" w14:textId="77777777" w:rsidR="00F43BEE" w:rsidRDefault="00000000">
      <w:r>
        <w:rPr>
          <w:rFonts w:hint="eastAsia"/>
        </w:rPr>
        <w:t>5 = Completely dominated</w:t>
      </w:r>
    </w:p>
    <w:p w14:paraId="7A252B1A" w14:textId="77777777" w:rsidR="00F43BEE" w:rsidRDefault="00F43BEE"/>
    <w:p w14:paraId="7EF372F6" w14:textId="77777777" w:rsidR="00F43BEE" w:rsidRDefault="00000000">
      <w:r>
        <w:rPr>
          <w:rFonts w:hint="eastAsia"/>
        </w:rPr>
        <w:t xml:space="preserve">While viewing this image, I feel that my emotions are guided by it. (i.e., whether the image </w:t>
      </w:r>
      <w:r>
        <w:rPr>
          <w:rFonts w:hint="eastAsia"/>
        </w:rPr>
        <w:t>“</w:t>
      </w:r>
      <w:r>
        <w:rPr>
          <w:rFonts w:hint="eastAsia"/>
        </w:rPr>
        <w:t>pulls</w:t>
      </w:r>
      <w:r>
        <w:rPr>
          <w:rFonts w:hint="eastAsia"/>
        </w:rPr>
        <w:t>”</w:t>
      </w:r>
      <w:r>
        <w:rPr>
          <w:rFonts w:hint="eastAsia"/>
        </w:rPr>
        <w:t xml:space="preserve"> me toward a certain emotional direction, such as gradually making me feel relaxed, tense, curious, or uncomfortable.)</w:t>
      </w:r>
    </w:p>
    <w:p w14:paraId="5C8E4492" w14:textId="77777777" w:rsidR="00F43BEE" w:rsidRDefault="00000000">
      <w:r>
        <w:rPr>
          <w:rFonts w:hint="eastAsia"/>
        </w:rPr>
        <w:t>1 = No such feeling at all</w:t>
      </w:r>
    </w:p>
    <w:p w14:paraId="58E982F5" w14:textId="77777777" w:rsidR="00F43BEE" w:rsidRDefault="00000000">
      <w:r>
        <w:rPr>
          <w:rFonts w:hint="eastAsia"/>
        </w:rPr>
        <w:t>2 = Slightly such a feeling</w:t>
      </w:r>
    </w:p>
    <w:p w14:paraId="1151DCC1" w14:textId="77777777" w:rsidR="00F43BEE" w:rsidRDefault="00000000">
      <w:r>
        <w:rPr>
          <w:rFonts w:hint="eastAsia"/>
        </w:rPr>
        <w:t>3 = Neutral</w:t>
      </w:r>
    </w:p>
    <w:p w14:paraId="0C8E933C" w14:textId="77777777" w:rsidR="00F43BEE" w:rsidRDefault="00000000">
      <w:r>
        <w:rPr>
          <w:rFonts w:hint="eastAsia"/>
        </w:rPr>
        <w:t>4 = Somewhat guided</w:t>
      </w:r>
    </w:p>
    <w:p w14:paraId="54B32456" w14:textId="77777777" w:rsidR="00F43BEE" w:rsidRDefault="00000000">
      <w:r>
        <w:rPr>
          <w:rFonts w:hint="eastAsia"/>
        </w:rPr>
        <w:t>5 = Completely guided</w:t>
      </w:r>
    </w:p>
    <w:p w14:paraId="7785D247" w14:textId="77777777" w:rsidR="00F43BEE" w:rsidRDefault="00F43BEE"/>
    <w:p w14:paraId="63E0E23B" w14:textId="77777777" w:rsidR="00F43BEE" w:rsidRDefault="00F43BEE"/>
    <w:p w14:paraId="4553D5C3" w14:textId="77777777" w:rsidR="00F43BEE" w:rsidRDefault="00000000">
      <w:r>
        <w:rPr>
          <w:rFonts w:hint="eastAsia"/>
          <w:noProof/>
        </w:rPr>
        <w:lastRenderedPageBreak/>
        <w:drawing>
          <wp:inline distT="0" distB="0" distL="114300" distR="114300" wp14:anchorId="008A3F8B" wp14:editId="52B456D1">
            <wp:extent cx="4130040" cy="4130040"/>
            <wp:effectExtent l="0" t="0" r="10160" b="10160"/>
            <wp:docPr id="4" name="图片 4" descr="1-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1-AI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130040" cy="4130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C7BFF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Pleasure</w:t>
      </w:r>
    </w:p>
    <w:p w14:paraId="776DBD86" w14:textId="77777777" w:rsidR="00F43BEE" w:rsidRDefault="00F43BEE"/>
    <w:p w14:paraId="480CC05B" w14:textId="77777777" w:rsidR="00F43BEE" w:rsidRDefault="00000000">
      <w:r>
        <w:rPr>
          <w:rFonts w:hint="eastAsia"/>
        </w:rPr>
        <w:t>This image makes me feel pleasant.</w:t>
      </w:r>
    </w:p>
    <w:p w14:paraId="2C3C3482" w14:textId="77777777" w:rsidR="00F43BEE" w:rsidRDefault="00000000">
      <w:r>
        <w:rPr>
          <w:rFonts w:hint="eastAsia"/>
        </w:rPr>
        <w:t>1 = Not pleasant at all</w:t>
      </w:r>
    </w:p>
    <w:p w14:paraId="1CB723B7" w14:textId="77777777" w:rsidR="00F43BEE" w:rsidRDefault="00000000">
      <w:r>
        <w:rPr>
          <w:rFonts w:hint="eastAsia"/>
        </w:rPr>
        <w:t>2 = Slightly unpleasant</w:t>
      </w:r>
    </w:p>
    <w:p w14:paraId="38E1D7B5" w14:textId="77777777" w:rsidR="00F43BEE" w:rsidRDefault="00000000">
      <w:r>
        <w:rPr>
          <w:rFonts w:hint="eastAsia"/>
        </w:rPr>
        <w:t>3 = Neutral</w:t>
      </w:r>
    </w:p>
    <w:p w14:paraId="4B1D0562" w14:textId="77777777" w:rsidR="00F43BEE" w:rsidRDefault="00000000">
      <w:r>
        <w:rPr>
          <w:rFonts w:hint="eastAsia"/>
        </w:rPr>
        <w:t>4 = Slightly pleasant</w:t>
      </w:r>
    </w:p>
    <w:p w14:paraId="33645725" w14:textId="77777777" w:rsidR="00F43BEE" w:rsidRDefault="00000000">
      <w:r>
        <w:rPr>
          <w:rFonts w:hint="eastAsia"/>
        </w:rPr>
        <w:t>5 = Very pleasant</w:t>
      </w:r>
    </w:p>
    <w:p w14:paraId="2B6FF86A" w14:textId="77777777" w:rsidR="00F43BEE" w:rsidRDefault="00F43BEE"/>
    <w:p w14:paraId="0199C969" w14:textId="77777777" w:rsidR="00F43BEE" w:rsidRDefault="00000000">
      <w:r>
        <w:rPr>
          <w:rFonts w:hint="eastAsia"/>
        </w:rPr>
        <w:t>This image makes me feel comfortable.</w:t>
      </w:r>
    </w:p>
    <w:p w14:paraId="03D07EE4" w14:textId="77777777" w:rsidR="00F43BEE" w:rsidRDefault="00000000">
      <w:r>
        <w:rPr>
          <w:rFonts w:hint="eastAsia"/>
        </w:rPr>
        <w:t>1 = Not comfortable at all</w:t>
      </w:r>
    </w:p>
    <w:p w14:paraId="70A097B7" w14:textId="77777777" w:rsidR="00F43BEE" w:rsidRDefault="00000000">
      <w:r>
        <w:rPr>
          <w:rFonts w:hint="eastAsia"/>
        </w:rPr>
        <w:t>2 = Slightly uncomfortable</w:t>
      </w:r>
    </w:p>
    <w:p w14:paraId="5BE9373B" w14:textId="77777777" w:rsidR="00F43BEE" w:rsidRDefault="00000000">
      <w:r>
        <w:rPr>
          <w:rFonts w:hint="eastAsia"/>
        </w:rPr>
        <w:t>3 = Neutral</w:t>
      </w:r>
    </w:p>
    <w:p w14:paraId="1CF8B4AB" w14:textId="77777777" w:rsidR="00F43BEE" w:rsidRDefault="00000000">
      <w:r>
        <w:rPr>
          <w:rFonts w:hint="eastAsia"/>
        </w:rPr>
        <w:t>4 = Slightly comfortable</w:t>
      </w:r>
    </w:p>
    <w:p w14:paraId="0C37BC9F" w14:textId="77777777" w:rsidR="00F43BEE" w:rsidRDefault="00000000">
      <w:r>
        <w:rPr>
          <w:rFonts w:hint="eastAsia"/>
        </w:rPr>
        <w:t>5 = Very comfortable</w:t>
      </w:r>
    </w:p>
    <w:p w14:paraId="514BD197" w14:textId="77777777" w:rsidR="00F43BEE" w:rsidRDefault="00F43BEE"/>
    <w:p w14:paraId="64B45FAD" w14:textId="77777777" w:rsidR="00F43BEE" w:rsidRDefault="00000000">
      <w:r>
        <w:rPr>
          <w:rFonts w:hint="eastAsia"/>
        </w:rPr>
        <w:t>Viewing this image makes me feel delighted.</w:t>
      </w:r>
    </w:p>
    <w:p w14:paraId="76C7572C" w14:textId="77777777" w:rsidR="00F43BEE" w:rsidRDefault="00000000">
      <w:r>
        <w:rPr>
          <w:rFonts w:hint="eastAsia"/>
        </w:rPr>
        <w:t>1 = Not delighted at all</w:t>
      </w:r>
    </w:p>
    <w:p w14:paraId="58681F54" w14:textId="77777777" w:rsidR="00F43BEE" w:rsidRDefault="00000000">
      <w:r>
        <w:rPr>
          <w:rFonts w:hint="eastAsia"/>
        </w:rPr>
        <w:t>2 = Slightly delighted</w:t>
      </w:r>
    </w:p>
    <w:p w14:paraId="2D86CC88" w14:textId="77777777" w:rsidR="00F43BEE" w:rsidRDefault="00000000">
      <w:r>
        <w:rPr>
          <w:rFonts w:hint="eastAsia"/>
        </w:rPr>
        <w:t>3 = Neutral</w:t>
      </w:r>
    </w:p>
    <w:p w14:paraId="27615047" w14:textId="77777777" w:rsidR="00F43BEE" w:rsidRDefault="00000000">
      <w:r>
        <w:rPr>
          <w:rFonts w:hint="eastAsia"/>
        </w:rPr>
        <w:t>4 = Somewhat delighted</w:t>
      </w:r>
    </w:p>
    <w:p w14:paraId="5B518996" w14:textId="77777777" w:rsidR="00F43BEE" w:rsidRDefault="00000000">
      <w:r>
        <w:rPr>
          <w:rFonts w:hint="eastAsia"/>
        </w:rPr>
        <w:t>5 = Very delighted</w:t>
      </w:r>
    </w:p>
    <w:p w14:paraId="62181881" w14:textId="77777777" w:rsidR="00F43BEE" w:rsidRDefault="00F43BEE"/>
    <w:p w14:paraId="517104F9" w14:textId="77777777" w:rsidR="00F43BEE" w:rsidRDefault="00000000">
      <w:r>
        <w:rPr>
          <w:rFonts w:hint="eastAsia"/>
        </w:rPr>
        <w:lastRenderedPageBreak/>
        <w:t>This image makes me feel happy.</w:t>
      </w:r>
    </w:p>
    <w:p w14:paraId="77D8A4D0" w14:textId="77777777" w:rsidR="00F43BEE" w:rsidRDefault="00000000">
      <w:r>
        <w:rPr>
          <w:rFonts w:hint="eastAsia"/>
        </w:rPr>
        <w:t>1 = Not happy at all</w:t>
      </w:r>
    </w:p>
    <w:p w14:paraId="4D37B008" w14:textId="77777777" w:rsidR="00F43BEE" w:rsidRDefault="00000000">
      <w:r>
        <w:rPr>
          <w:rFonts w:hint="eastAsia"/>
        </w:rPr>
        <w:t>2 = Slightly unhappy</w:t>
      </w:r>
    </w:p>
    <w:p w14:paraId="6C68EF1B" w14:textId="77777777" w:rsidR="00F43BEE" w:rsidRDefault="00000000">
      <w:r>
        <w:rPr>
          <w:rFonts w:hint="eastAsia"/>
        </w:rPr>
        <w:t>3 = Neutral</w:t>
      </w:r>
    </w:p>
    <w:p w14:paraId="10A9D499" w14:textId="77777777" w:rsidR="00F43BEE" w:rsidRDefault="00000000">
      <w:r>
        <w:rPr>
          <w:rFonts w:hint="eastAsia"/>
        </w:rPr>
        <w:t>4 = Somewhat happy</w:t>
      </w:r>
    </w:p>
    <w:p w14:paraId="5E4DB9BD" w14:textId="77777777" w:rsidR="00F43BEE" w:rsidRDefault="00000000">
      <w:r>
        <w:rPr>
          <w:rFonts w:hint="eastAsia"/>
        </w:rPr>
        <w:t>5 = Very happy</w:t>
      </w:r>
    </w:p>
    <w:p w14:paraId="66DB5E6D" w14:textId="77777777" w:rsidR="00F43BEE" w:rsidRDefault="00F43BEE"/>
    <w:p w14:paraId="08C2627A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Arousal</w:t>
      </w:r>
    </w:p>
    <w:p w14:paraId="2448A4DC" w14:textId="77777777" w:rsidR="00F43BEE" w:rsidRDefault="00F43BEE"/>
    <w:p w14:paraId="11E94ACA" w14:textId="77777777" w:rsidR="00F43BEE" w:rsidRDefault="00000000">
      <w:r>
        <w:rPr>
          <w:rFonts w:hint="eastAsia"/>
        </w:rPr>
        <w:t>This image makes me feel excited.</w:t>
      </w:r>
    </w:p>
    <w:p w14:paraId="3DE6EA12" w14:textId="77777777" w:rsidR="00F43BEE" w:rsidRDefault="00000000">
      <w:r>
        <w:rPr>
          <w:rFonts w:hint="eastAsia"/>
        </w:rPr>
        <w:t>1 = Not excited at all</w:t>
      </w:r>
    </w:p>
    <w:p w14:paraId="5EAE8157" w14:textId="77777777" w:rsidR="00F43BEE" w:rsidRDefault="00000000">
      <w:r>
        <w:rPr>
          <w:rFonts w:hint="eastAsia"/>
        </w:rPr>
        <w:t>2 = Slightly unexcited</w:t>
      </w:r>
    </w:p>
    <w:p w14:paraId="67A4C769" w14:textId="77777777" w:rsidR="00F43BEE" w:rsidRDefault="00000000">
      <w:r>
        <w:rPr>
          <w:rFonts w:hint="eastAsia"/>
        </w:rPr>
        <w:t>3 = Neutral</w:t>
      </w:r>
    </w:p>
    <w:p w14:paraId="3782FB0F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excited</w:t>
      </w:r>
      <w:proofErr w:type="gramEnd"/>
    </w:p>
    <w:p w14:paraId="36E64837" w14:textId="77777777" w:rsidR="00F43BEE" w:rsidRDefault="00000000">
      <w:r>
        <w:rPr>
          <w:rFonts w:hint="eastAsia"/>
        </w:rPr>
        <w:t>5 = Very excited</w:t>
      </w:r>
    </w:p>
    <w:p w14:paraId="3B6D30AF" w14:textId="77777777" w:rsidR="00F43BEE" w:rsidRDefault="00F43BEE"/>
    <w:p w14:paraId="66F18715" w14:textId="77777777" w:rsidR="00F43BEE" w:rsidRDefault="00000000">
      <w:r>
        <w:rPr>
          <w:rFonts w:hint="eastAsia"/>
        </w:rPr>
        <w:t>This image evokes a strong emotional response in me.</w:t>
      </w:r>
    </w:p>
    <w:p w14:paraId="5AD824D7" w14:textId="77777777" w:rsidR="00F43BEE" w:rsidRDefault="00000000">
      <w:r>
        <w:rPr>
          <w:rFonts w:hint="eastAsia"/>
        </w:rPr>
        <w:t>1 = No emotional response at all</w:t>
      </w:r>
    </w:p>
    <w:p w14:paraId="310A41BE" w14:textId="77777777" w:rsidR="00F43BEE" w:rsidRDefault="00000000">
      <w:r>
        <w:rPr>
          <w:rFonts w:hint="eastAsia"/>
        </w:rPr>
        <w:t>2 = Very little emotional response</w:t>
      </w:r>
    </w:p>
    <w:p w14:paraId="7188F69A" w14:textId="77777777" w:rsidR="00F43BEE" w:rsidRDefault="00000000">
      <w:r>
        <w:rPr>
          <w:rFonts w:hint="eastAsia"/>
        </w:rPr>
        <w:t>3 = Moderate emotional response</w:t>
      </w:r>
    </w:p>
    <w:p w14:paraId="2E697752" w14:textId="77777777" w:rsidR="00F43BEE" w:rsidRDefault="00000000">
      <w:r>
        <w:rPr>
          <w:rFonts w:hint="eastAsia"/>
        </w:rPr>
        <w:t>4 = Some emotional response</w:t>
      </w:r>
    </w:p>
    <w:p w14:paraId="1F13448E" w14:textId="77777777" w:rsidR="00F43BEE" w:rsidRDefault="00000000">
      <w:r>
        <w:rPr>
          <w:rFonts w:hint="eastAsia"/>
        </w:rPr>
        <w:t>5 = A very strong emotional response</w:t>
      </w:r>
    </w:p>
    <w:p w14:paraId="4139C52A" w14:textId="77777777" w:rsidR="00F43BEE" w:rsidRDefault="00F43BEE"/>
    <w:p w14:paraId="604DC455" w14:textId="77777777" w:rsidR="00F43BEE" w:rsidRDefault="00000000">
      <w:r>
        <w:rPr>
          <w:rFonts w:hint="eastAsia"/>
        </w:rPr>
        <w:t>Viewing this image makes me feel highly interested.</w:t>
      </w:r>
    </w:p>
    <w:p w14:paraId="2271D62F" w14:textId="77777777" w:rsidR="00F43BEE" w:rsidRDefault="00000000">
      <w:r>
        <w:rPr>
          <w:rFonts w:hint="eastAsia"/>
        </w:rPr>
        <w:t>1 = Not interested at all</w:t>
      </w:r>
    </w:p>
    <w:p w14:paraId="043292BC" w14:textId="77777777" w:rsidR="00F43BEE" w:rsidRDefault="00000000">
      <w:r>
        <w:rPr>
          <w:rFonts w:hint="eastAsia"/>
        </w:rPr>
        <w:t>2 = Not interested</w:t>
      </w:r>
    </w:p>
    <w:p w14:paraId="2333D89E" w14:textId="77777777" w:rsidR="00F43BEE" w:rsidRDefault="00000000">
      <w:r>
        <w:rPr>
          <w:rFonts w:hint="eastAsia"/>
        </w:rPr>
        <w:t>3 = Neutral</w:t>
      </w:r>
    </w:p>
    <w:p w14:paraId="1709E038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interested</w:t>
      </w:r>
      <w:proofErr w:type="gramEnd"/>
    </w:p>
    <w:p w14:paraId="70EB8E5F" w14:textId="77777777" w:rsidR="00F43BEE" w:rsidRDefault="00000000">
      <w:r>
        <w:rPr>
          <w:rFonts w:hint="eastAsia"/>
        </w:rPr>
        <w:t>5 = Very interested</w:t>
      </w:r>
    </w:p>
    <w:p w14:paraId="17C1BE09" w14:textId="77777777" w:rsidR="00F43BEE" w:rsidRDefault="00F43BEE"/>
    <w:p w14:paraId="7EA42BEB" w14:textId="77777777" w:rsidR="00F43BEE" w:rsidRDefault="00000000">
      <w:r>
        <w:rPr>
          <w:rFonts w:hint="eastAsia"/>
        </w:rPr>
        <w:t>This image arouses strong curiosity in me.</w:t>
      </w:r>
    </w:p>
    <w:p w14:paraId="7B35CF9A" w14:textId="77777777" w:rsidR="00F43BEE" w:rsidRDefault="00000000">
      <w:r>
        <w:rPr>
          <w:rFonts w:hint="eastAsia"/>
        </w:rPr>
        <w:t>1 = No curiosity at all</w:t>
      </w:r>
    </w:p>
    <w:p w14:paraId="5A6A4340" w14:textId="77777777" w:rsidR="00F43BEE" w:rsidRDefault="00000000">
      <w:r>
        <w:rPr>
          <w:rFonts w:hint="eastAsia"/>
        </w:rPr>
        <w:t>2 = Not very curious</w:t>
      </w:r>
    </w:p>
    <w:p w14:paraId="39A2D547" w14:textId="77777777" w:rsidR="00F43BEE" w:rsidRDefault="00000000">
      <w:r>
        <w:rPr>
          <w:rFonts w:hint="eastAsia"/>
        </w:rPr>
        <w:t>3 = Neutral</w:t>
      </w:r>
    </w:p>
    <w:p w14:paraId="36DCD544" w14:textId="77777777" w:rsidR="00F43BEE" w:rsidRDefault="00000000">
      <w:r>
        <w:rPr>
          <w:rFonts w:hint="eastAsia"/>
        </w:rPr>
        <w:t>4 = Somewhat curious</w:t>
      </w:r>
    </w:p>
    <w:p w14:paraId="50EE6EB0" w14:textId="77777777" w:rsidR="00F43BEE" w:rsidRDefault="00000000">
      <w:r>
        <w:rPr>
          <w:rFonts w:hint="eastAsia"/>
        </w:rPr>
        <w:t>5 = Very curious</w:t>
      </w:r>
    </w:p>
    <w:p w14:paraId="66193FBC" w14:textId="77777777" w:rsidR="00F43BEE" w:rsidRDefault="00F43BEE"/>
    <w:p w14:paraId="71AEFB6A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Dominance</w:t>
      </w:r>
    </w:p>
    <w:p w14:paraId="60F015D4" w14:textId="77777777" w:rsidR="00F43BEE" w:rsidRDefault="00F43BEE"/>
    <w:p w14:paraId="75825DD3" w14:textId="77777777" w:rsidR="00F43BEE" w:rsidRDefault="00000000">
      <w:r>
        <w:rPr>
          <w:rFonts w:hint="eastAsia"/>
        </w:rPr>
        <w:t>This image makes me feel that I can control my emotional response. (i.e., while viewing the image, I feel my emotions are under my control</w:t>
      </w:r>
      <w:r>
        <w:rPr>
          <w:rFonts w:hint="eastAsia"/>
        </w:rPr>
        <w:t>—</w:t>
      </w:r>
      <w:r>
        <w:rPr>
          <w:rFonts w:hint="eastAsia"/>
        </w:rPr>
        <w:t xml:space="preserve">for example, </w:t>
      </w:r>
      <w:r>
        <w:rPr>
          <w:rFonts w:hint="eastAsia"/>
        </w:rPr>
        <w:t>“</w:t>
      </w:r>
      <w:r>
        <w:rPr>
          <w:rFonts w:hint="eastAsia"/>
        </w:rPr>
        <w:t>I can decide whether or not to be moved by this image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25565281" w14:textId="77777777" w:rsidR="00F43BEE" w:rsidRDefault="00000000">
      <w:r>
        <w:rPr>
          <w:rFonts w:hint="eastAsia"/>
        </w:rPr>
        <w:t>1 = Not controllable at all</w:t>
      </w:r>
    </w:p>
    <w:p w14:paraId="7BA7D33C" w14:textId="77777777" w:rsidR="00F43BEE" w:rsidRDefault="00000000">
      <w:r>
        <w:rPr>
          <w:rFonts w:hint="eastAsia"/>
        </w:rPr>
        <w:t>2 = Slightly controllable</w:t>
      </w:r>
    </w:p>
    <w:p w14:paraId="705FA3B9" w14:textId="77777777" w:rsidR="00F43BEE" w:rsidRDefault="00000000">
      <w:r>
        <w:rPr>
          <w:rFonts w:hint="eastAsia"/>
        </w:rPr>
        <w:lastRenderedPageBreak/>
        <w:t>3 = Neutral</w:t>
      </w:r>
    </w:p>
    <w:p w14:paraId="2018E506" w14:textId="77777777" w:rsidR="00F43BEE" w:rsidRDefault="00000000">
      <w:r>
        <w:rPr>
          <w:rFonts w:hint="eastAsia"/>
        </w:rPr>
        <w:t>4 = Controllable</w:t>
      </w:r>
    </w:p>
    <w:p w14:paraId="7616D18C" w14:textId="77777777" w:rsidR="00F43BEE" w:rsidRDefault="00000000">
      <w:r>
        <w:rPr>
          <w:rFonts w:hint="eastAsia"/>
        </w:rPr>
        <w:t>5 = Completely controllable</w:t>
      </w:r>
    </w:p>
    <w:p w14:paraId="6471D4CE" w14:textId="77777777" w:rsidR="00F43BEE" w:rsidRDefault="00F43BEE"/>
    <w:p w14:paraId="7DFDC0DE" w14:textId="77777777" w:rsidR="00F43BEE" w:rsidRDefault="00000000">
      <w:r>
        <w:rPr>
          <w:rFonts w:hint="eastAsia"/>
        </w:rPr>
        <w:t xml:space="preserve">While viewing this image, I feel that I am not controlled by it. (i.e., how strongly the image influences my emotions. If I feel it has a strong influence on me, I am </w:t>
      </w:r>
      <w:r>
        <w:rPr>
          <w:rFonts w:hint="eastAsia"/>
        </w:rPr>
        <w:t>“</w:t>
      </w:r>
      <w:r>
        <w:rPr>
          <w:rFonts w:hint="eastAsia"/>
        </w:rPr>
        <w:t>controlled</w:t>
      </w:r>
      <w:r>
        <w:rPr>
          <w:rFonts w:hint="eastAsia"/>
        </w:rPr>
        <w:t>”</w:t>
      </w:r>
      <w:r>
        <w:rPr>
          <w:rFonts w:hint="eastAsia"/>
        </w:rPr>
        <w:t xml:space="preserve">; if it has little influence, I am </w:t>
      </w:r>
      <w:r>
        <w:rPr>
          <w:rFonts w:hint="eastAsia"/>
        </w:rPr>
        <w:t>“</w:t>
      </w:r>
      <w:r>
        <w:rPr>
          <w:rFonts w:hint="eastAsia"/>
        </w:rPr>
        <w:t>not controlled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0ADD0348" w14:textId="77777777" w:rsidR="00F43BEE" w:rsidRDefault="00000000">
      <w:r>
        <w:rPr>
          <w:rFonts w:hint="eastAsia"/>
        </w:rPr>
        <w:t>1 = Completely controlled</w:t>
      </w:r>
    </w:p>
    <w:p w14:paraId="5BD393BB" w14:textId="77777777" w:rsidR="00F43BEE" w:rsidRDefault="00000000">
      <w:r>
        <w:rPr>
          <w:rFonts w:hint="eastAsia"/>
        </w:rPr>
        <w:t>2 = Controlled</w:t>
      </w:r>
    </w:p>
    <w:p w14:paraId="5ED75E13" w14:textId="77777777" w:rsidR="00F43BEE" w:rsidRDefault="00000000">
      <w:r>
        <w:rPr>
          <w:rFonts w:hint="eastAsia"/>
        </w:rPr>
        <w:t>3 = Neutral</w:t>
      </w:r>
    </w:p>
    <w:p w14:paraId="0740E363" w14:textId="77777777" w:rsidR="00F43BEE" w:rsidRDefault="00000000">
      <w:r>
        <w:rPr>
          <w:rFonts w:hint="eastAsia"/>
        </w:rPr>
        <w:t>4 = Somewhat not controlled</w:t>
      </w:r>
    </w:p>
    <w:p w14:paraId="5F5FF054" w14:textId="77777777" w:rsidR="00F43BEE" w:rsidRDefault="00000000">
      <w:r>
        <w:rPr>
          <w:rFonts w:hint="eastAsia"/>
        </w:rPr>
        <w:t>5 = Completely not controlled</w:t>
      </w:r>
    </w:p>
    <w:p w14:paraId="7E93BC86" w14:textId="77777777" w:rsidR="00F43BEE" w:rsidRDefault="00F43BEE"/>
    <w:p w14:paraId="04B4641C" w14:textId="77777777" w:rsidR="00F43BEE" w:rsidRDefault="00000000">
      <w:r>
        <w:rPr>
          <w:rFonts w:hint="eastAsia"/>
        </w:rPr>
        <w:t xml:space="preserve">This image gives me a feeling of being dominated by emotion. (i.e., while viewing the image, my emotions feel </w:t>
      </w:r>
      <w:r>
        <w:rPr>
          <w:rFonts w:hint="eastAsia"/>
        </w:rPr>
        <w:t>“</w:t>
      </w:r>
      <w:r>
        <w:rPr>
          <w:rFonts w:hint="eastAsia"/>
        </w:rPr>
        <w:t>driven</w:t>
      </w:r>
      <w:r>
        <w:rPr>
          <w:rFonts w:hint="eastAsia"/>
        </w:rPr>
        <w:t>”</w:t>
      </w:r>
      <w:r>
        <w:rPr>
          <w:rFonts w:hint="eastAsia"/>
        </w:rPr>
        <w:t xml:space="preserve"> by it</w:t>
      </w:r>
      <w:r>
        <w:rPr>
          <w:rFonts w:hint="eastAsia"/>
        </w:rPr>
        <w:t>—</w:t>
      </w:r>
      <w:r>
        <w:rPr>
          <w:rFonts w:hint="eastAsia"/>
        </w:rPr>
        <w:t>for example, suddenly feeling very depressed, excited, or carried along by the scene.)</w:t>
      </w:r>
    </w:p>
    <w:p w14:paraId="17712A5D" w14:textId="77777777" w:rsidR="00F43BEE" w:rsidRDefault="00000000">
      <w:r>
        <w:rPr>
          <w:rFonts w:hint="eastAsia"/>
        </w:rPr>
        <w:t>1 = No such feeling at all</w:t>
      </w:r>
    </w:p>
    <w:p w14:paraId="6B73015B" w14:textId="77777777" w:rsidR="00F43BEE" w:rsidRDefault="00000000">
      <w:r>
        <w:rPr>
          <w:rFonts w:hint="eastAsia"/>
        </w:rPr>
        <w:t>2 = Slightly such a feeling</w:t>
      </w:r>
    </w:p>
    <w:p w14:paraId="3607FC84" w14:textId="77777777" w:rsidR="00F43BEE" w:rsidRDefault="00000000">
      <w:r>
        <w:rPr>
          <w:rFonts w:hint="eastAsia"/>
        </w:rPr>
        <w:t>3 = Neutral</w:t>
      </w:r>
    </w:p>
    <w:p w14:paraId="6B6F228D" w14:textId="77777777" w:rsidR="00F43BEE" w:rsidRDefault="00000000">
      <w:r>
        <w:rPr>
          <w:rFonts w:hint="eastAsia"/>
        </w:rPr>
        <w:t>4 = Somewhat dominated</w:t>
      </w:r>
    </w:p>
    <w:p w14:paraId="218D69D2" w14:textId="77777777" w:rsidR="00F43BEE" w:rsidRDefault="00000000">
      <w:r>
        <w:rPr>
          <w:rFonts w:hint="eastAsia"/>
        </w:rPr>
        <w:t>5 = Completely dominated</w:t>
      </w:r>
    </w:p>
    <w:p w14:paraId="492154A9" w14:textId="77777777" w:rsidR="00F43BEE" w:rsidRDefault="00F43BEE"/>
    <w:p w14:paraId="1EB9BA27" w14:textId="77777777" w:rsidR="00F43BEE" w:rsidRDefault="00000000">
      <w:r>
        <w:rPr>
          <w:rFonts w:hint="eastAsia"/>
        </w:rPr>
        <w:t xml:space="preserve">While viewing this image, I feel that my emotions are guided by it. (i.e., whether the image </w:t>
      </w:r>
      <w:r>
        <w:rPr>
          <w:rFonts w:hint="eastAsia"/>
        </w:rPr>
        <w:t>“</w:t>
      </w:r>
      <w:r>
        <w:rPr>
          <w:rFonts w:hint="eastAsia"/>
        </w:rPr>
        <w:t>pulls</w:t>
      </w:r>
      <w:r>
        <w:rPr>
          <w:rFonts w:hint="eastAsia"/>
        </w:rPr>
        <w:t>”</w:t>
      </w:r>
      <w:r>
        <w:rPr>
          <w:rFonts w:hint="eastAsia"/>
        </w:rPr>
        <w:t xml:space="preserve"> me toward a certain emotional direction, such as gradually making me feel relaxed, tense, curious, or uncomfortable.)</w:t>
      </w:r>
    </w:p>
    <w:p w14:paraId="56272D14" w14:textId="77777777" w:rsidR="00F43BEE" w:rsidRDefault="00000000">
      <w:r>
        <w:rPr>
          <w:rFonts w:hint="eastAsia"/>
        </w:rPr>
        <w:t>1 = No such feeling at all</w:t>
      </w:r>
    </w:p>
    <w:p w14:paraId="37F939F9" w14:textId="77777777" w:rsidR="00F43BEE" w:rsidRDefault="00000000">
      <w:r>
        <w:rPr>
          <w:rFonts w:hint="eastAsia"/>
        </w:rPr>
        <w:t>2 = Slightly such a feeling</w:t>
      </w:r>
    </w:p>
    <w:p w14:paraId="6F31D9E6" w14:textId="77777777" w:rsidR="00F43BEE" w:rsidRDefault="00000000">
      <w:r>
        <w:rPr>
          <w:rFonts w:hint="eastAsia"/>
        </w:rPr>
        <w:t>3 = Neutral</w:t>
      </w:r>
    </w:p>
    <w:p w14:paraId="66814197" w14:textId="77777777" w:rsidR="00F43BEE" w:rsidRDefault="00000000">
      <w:r>
        <w:rPr>
          <w:rFonts w:hint="eastAsia"/>
        </w:rPr>
        <w:t>4 = Somewhat guided</w:t>
      </w:r>
    </w:p>
    <w:p w14:paraId="07BE3392" w14:textId="77777777" w:rsidR="00F43BEE" w:rsidRDefault="00000000">
      <w:r>
        <w:rPr>
          <w:rFonts w:hint="eastAsia"/>
        </w:rPr>
        <w:t>5 = Completely guided</w:t>
      </w:r>
    </w:p>
    <w:p w14:paraId="26CD293B" w14:textId="77777777" w:rsidR="00F43BEE" w:rsidRDefault="00F43BEE"/>
    <w:p w14:paraId="27B370F6" w14:textId="77777777" w:rsidR="00F43BEE" w:rsidRDefault="00F43BEE"/>
    <w:p w14:paraId="2A014D82" w14:textId="77777777" w:rsidR="00F43BEE" w:rsidRDefault="00000000">
      <w:r>
        <w:rPr>
          <w:rFonts w:hint="eastAsia"/>
          <w:noProof/>
        </w:rPr>
        <w:lastRenderedPageBreak/>
        <w:drawing>
          <wp:inline distT="0" distB="0" distL="114300" distR="114300" wp14:anchorId="6B7366EB" wp14:editId="45402641">
            <wp:extent cx="4130040" cy="4130040"/>
            <wp:effectExtent l="0" t="0" r="10160" b="10160"/>
            <wp:docPr id="5" name="图片 5" descr="1-传统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1-传统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130040" cy="4130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073A4A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Pleasure</w:t>
      </w:r>
    </w:p>
    <w:p w14:paraId="2353D5FE" w14:textId="77777777" w:rsidR="00F43BEE" w:rsidRDefault="00F43BEE"/>
    <w:p w14:paraId="62453216" w14:textId="77777777" w:rsidR="00F43BEE" w:rsidRDefault="00000000">
      <w:r>
        <w:rPr>
          <w:rFonts w:hint="eastAsia"/>
        </w:rPr>
        <w:t>This image makes me feel pleasant.</w:t>
      </w:r>
    </w:p>
    <w:p w14:paraId="139F5468" w14:textId="77777777" w:rsidR="00F43BEE" w:rsidRDefault="00000000">
      <w:r>
        <w:rPr>
          <w:rFonts w:hint="eastAsia"/>
        </w:rPr>
        <w:t>1 = Not pleasant at all</w:t>
      </w:r>
    </w:p>
    <w:p w14:paraId="6275C829" w14:textId="77777777" w:rsidR="00F43BEE" w:rsidRDefault="00000000">
      <w:r>
        <w:rPr>
          <w:rFonts w:hint="eastAsia"/>
        </w:rPr>
        <w:t>2 = Slightly unpleasant</w:t>
      </w:r>
    </w:p>
    <w:p w14:paraId="5B8CB771" w14:textId="77777777" w:rsidR="00F43BEE" w:rsidRDefault="00000000">
      <w:r>
        <w:rPr>
          <w:rFonts w:hint="eastAsia"/>
        </w:rPr>
        <w:t>3 = Neutral</w:t>
      </w:r>
    </w:p>
    <w:p w14:paraId="40664F21" w14:textId="77777777" w:rsidR="00F43BEE" w:rsidRDefault="00000000">
      <w:r>
        <w:rPr>
          <w:rFonts w:hint="eastAsia"/>
        </w:rPr>
        <w:t>4 = Slightly pleasant</w:t>
      </w:r>
    </w:p>
    <w:p w14:paraId="2FF6801A" w14:textId="77777777" w:rsidR="00F43BEE" w:rsidRDefault="00000000">
      <w:r>
        <w:rPr>
          <w:rFonts w:hint="eastAsia"/>
        </w:rPr>
        <w:t>5 = Very pleasant</w:t>
      </w:r>
    </w:p>
    <w:p w14:paraId="1E9D3A7E" w14:textId="77777777" w:rsidR="00F43BEE" w:rsidRDefault="00F43BEE"/>
    <w:p w14:paraId="10D9AD79" w14:textId="77777777" w:rsidR="00F43BEE" w:rsidRDefault="00000000">
      <w:r>
        <w:rPr>
          <w:rFonts w:hint="eastAsia"/>
        </w:rPr>
        <w:t>This image makes me feel comfortable.</w:t>
      </w:r>
    </w:p>
    <w:p w14:paraId="09E0A931" w14:textId="77777777" w:rsidR="00F43BEE" w:rsidRDefault="00000000">
      <w:r>
        <w:rPr>
          <w:rFonts w:hint="eastAsia"/>
        </w:rPr>
        <w:t>1 = Not comfortable at all</w:t>
      </w:r>
    </w:p>
    <w:p w14:paraId="0AC7730D" w14:textId="77777777" w:rsidR="00F43BEE" w:rsidRDefault="00000000">
      <w:r>
        <w:rPr>
          <w:rFonts w:hint="eastAsia"/>
        </w:rPr>
        <w:t>2 = Slightly uncomfortable</w:t>
      </w:r>
    </w:p>
    <w:p w14:paraId="209580AF" w14:textId="77777777" w:rsidR="00F43BEE" w:rsidRDefault="00000000">
      <w:r>
        <w:rPr>
          <w:rFonts w:hint="eastAsia"/>
        </w:rPr>
        <w:t>3 = Neutral</w:t>
      </w:r>
    </w:p>
    <w:p w14:paraId="22766D94" w14:textId="77777777" w:rsidR="00F43BEE" w:rsidRDefault="00000000">
      <w:r>
        <w:rPr>
          <w:rFonts w:hint="eastAsia"/>
        </w:rPr>
        <w:t>4 = Slightly comfortable</w:t>
      </w:r>
    </w:p>
    <w:p w14:paraId="34567C7E" w14:textId="77777777" w:rsidR="00F43BEE" w:rsidRDefault="00000000">
      <w:r>
        <w:rPr>
          <w:rFonts w:hint="eastAsia"/>
        </w:rPr>
        <w:t>5 = Very comfortable</w:t>
      </w:r>
    </w:p>
    <w:p w14:paraId="74F2AA50" w14:textId="77777777" w:rsidR="00F43BEE" w:rsidRDefault="00F43BEE"/>
    <w:p w14:paraId="1C7CB647" w14:textId="77777777" w:rsidR="00F43BEE" w:rsidRDefault="00000000">
      <w:r>
        <w:rPr>
          <w:rFonts w:hint="eastAsia"/>
        </w:rPr>
        <w:t>Viewing this image makes me feel delighted.</w:t>
      </w:r>
    </w:p>
    <w:p w14:paraId="776974F7" w14:textId="77777777" w:rsidR="00F43BEE" w:rsidRDefault="00000000">
      <w:r>
        <w:rPr>
          <w:rFonts w:hint="eastAsia"/>
        </w:rPr>
        <w:t>1 = Not delighted at all</w:t>
      </w:r>
    </w:p>
    <w:p w14:paraId="23B92A42" w14:textId="77777777" w:rsidR="00F43BEE" w:rsidRDefault="00000000">
      <w:r>
        <w:rPr>
          <w:rFonts w:hint="eastAsia"/>
        </w:rPr>
        <w:t>2 = Slightly delighted</w:t>
      </w:r>
    </w:p>
    <w:p w14:paraId="1196E9A4" w14:textId="77777777" w:rsidR="00F43BEE" w:rsidRDefault="00000000">
      <w:r>
        <w:rPr>
          <w:rFonts w:hint="eastAsia"/>
        </w:rPr>
        <w:t>3 = Neutral</w:t>
      </w:r>
    </w:p>
    <w:p w14:paraId="658DECE0" w14:textId="77777777" w:rsidR="00F43BEE" w:rsidRDefault="00000000">
      <w:r>
        <w:rPr>
          <w:rFonts w:hint="eastAsia"/>
        </w:rPr>
        <w:t>4 = Somewhat delighted</w:t>
      </w:r>
    </w:p>
    <w:p w14:paraId="10C54557" w14:textId="77777777" w:rsidR="00F43BEE" w:rsidRDefault="00000000">
      <w:r>
        <w:rPr>
          <w:rFonts w:hint="eastAsia"/>
        </w:rPr>
        <w:t>5 = Very delighted</w:t>
      </w:r>
    </w:p>
    <w:p w14:paraId="7B01C6A9" w14:textId="77777777" w:rsidR="00F43BEE" w:rsidRDefault="00F43BEE"/>
    <w:p w14:paraId="0E2F3A1B" w14:textId="77777777" w:rsidR="00F43BEE" w:rsidRDefault="00000000">
      <w:r>
        <w:rPr>
          <w:rFonts w:hint="eastAsia"/>
        </w:rPr>
        <w:lastRenderedPageBreak/>
        <w:t>This image makes me feel happy.</w:t>
      </w:r>
    </w:p>
    <w:p w14:paraId="44D4E943" w14:textId="77777777" w:rsidR="00F43BEE" w:rsidRDefault="00000000">
      <w:r>
        <w:rPr>
          <w:rFonts w:hint="eastAsia"/>
        </w:rPr>
        <w:t>1 = Not happy at all</w:t>
      </w:r>
    </w:p>
    <w:p w14:paraId="370585CF" w14:textId="77777777" w:rsidR="00F43BEE" w:rsidRDefault="00000000">
      <w:r>
        <w:rPr>
          <w:rFonts w:hint="eastAsia"/>
        </w:rPr>
        <w:t>2 = Slightly unhappy</w:t>
      </w:r>
    </w:p>
    <w:p w14:paraId="69EB2133" w14:textId="77777777" w:rsidR="00F43BEE" w:rsidRDefault="00000000">
      <w:r>
        <w:rPr>
          <w:rFonts w:hint="eastAsia"/>
        </w:rPr>
        <w:t>3 = Neutral</w:t>
      </w:r>
    </w:p>
    <w:p w14:paraId="7C659AE8" w14:textId="77777777" w:rsidR="00F43BEE" w:rsidRDefault="00000000">
      <w:r>
        <w:rPr>
          <w:rFonts w:hint="eastAsia"/>
        </w:rPr>
        <w:t>4 = Somewhat happy</w:t>
      </w:r>
    </w:p>
    <w:p w14:paraId="60F4C05F" w14:textId="77777777" w:rsidR="00F43BEE" w:rsidRDefault="00000000">
      <w:r>
        <w:rPr>
          <w:rFonts w:hint="eastAsia"/>
        </w:rPr>
        <w:t>5 = Very happy</w:t>
      </w:r>
    </w:p>
    <w:p w14:paraId="2884F3B9" w14:textId="77777777" w:rsidR="00F43BEE" w:rsidRDefault="00F43BEE"/>
    <w:p w14:paraId="0F86D9AD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Arousal</w:t>
      </w:r>
    </w:p>
    <w:p w14:paraId="435970AE" w14:textId="77777777" w:rsidR="00F43BEE" w:rsidRDefault="00F43BEE"/>
    <w:p w14:paraId="59448AD7" w14:textId="77777777" w:rsidR="00F43BEE" w:rsidRDefault="00000000">
      <w:r>
        <w:rPr>
          <w:rFonts w:hint="eastAsia"/>
        </w:rPr>
        <w:t>This image makes me feel excited.</w:t>
      </w:r>
    </w:p>
    <w:p w14:paraId="358F4CD2" w14:textId="77777777" w:rsidR="00F43BEE" w:rsidRDefault="00000000">
      <w:r>
        <w:rPr>
          <w:rFonts w:hint="eastAsia"/>
        </w:rPr>
        <w:t>1 = Not excited at all</w:t>
      </w:r>
    </w:p>
    <w:p w14:paraId="5582F1A6" w14:textId="77777777" w:rsidR="00F43BEE" w:rsidRDefault="00000000">
      <w:r>
        <w:rPr>
          <w:rFonts w:hint="eastAsia"/>
        </w:rPr>
        <w:t>2 = Slightly unexcited</w:t>
      </w:r>
    </w:p>
    <w:p w14:paraId="1B7D5396" w14:textId="77777777" w:rsidR="00F43BEE" w:rsidRDefault="00000000">
      <w:r>
        <w:rPr>
          <w:rFonts w:hint="eastAsia"/>
        </w:rPr>
        <w:t>3 = Neutral</w:t>
      </w:r>
    </w:p>
    <w:p w14:paraId="31FC52A5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excited</w:t>
      </w:r>
      <w:proofErr w:type="gramEnd"/>
    </w:p>
    <w:p w14:paraId="37FB63C7" w14:textId="77777777" w:rsidR="00F43BEE" w:rsidRDefault="00000000">
      <w:r>
        <w:rPr>
          <w:rFonts w:hint="eastAsia"/>
        </w:rPr>
        <w:t>5 = Very excited</w:t>
      </w:r>
    </w:p>
    <w:p w14:paraId="422F88FB" w14:textId="77777777" w:rsidR="00F43BEE" w:rsidRDefault="00F43BEE"/>
    <w:p w14:paraId="34A6EE29" w14:textId="77777777" w:rsidR="00F43BEE" w:rsidRDefault="00000000">
      <w:r>
        <w:rPr>
          <w:rFonts w:hint="eastAsia"/>
        </w:rPr>
        <w:t>This image evokes a strong emotional response in me.</w:t>
      </w:r>
    </w:p>
    <w:p w14:paraId="030B60BB" w14:textId="77777777" w:rsidR="00F43BEE" w:rsidRDefault="00000000">
      <w:r>
        <w:rPr>
          <w:rFonts w:hint="eastAsia"/>
        </w:rPr>
        <w:t>1 = No emotional response at all</w:t>
      </w:r>
    </w:p>
    <w:p w14:paraId="668AA47F" w14:textId="77777777" w:rsidR="00F43BEE" w:rsidRDefault="00000000">
      <w:r>
        <w:rPr>
          <w:rFonts w:hint="eastAsia"/>
        </w:rPr>
        <w:t>2 = Very little emotional response</w:t>
      </w:r>
    </w:p>
    <w:p w14:paraId="6FD58FAD" w14:textId="77777777" w:rsidR="00F43BEE" w:rsidRDefault="00000000">
      <w:r>
        <w:rPr>
          <w:rFonts w:hint="eastAsia"/>
        </w:rPr>
        <w:t>3 = Moderate emotional response</w:t>
      </w:r>
    </w:p>
    <w:p w14:paraId="6EF5D422" w14:textId="77777777" w:rsidR="00F43BEE" w:rsidRDefault="00000000">
      <w:r>
        <w:rPr>
          <w:rFonts w:hint="eastAsia"/>
        </w:rPr>
        <w:t>4 = Some emotional response</w:t>
      </w:r>
    </w:p>
    <w:p w14:paraId="67D818F5" w14:textId="77777777" w:rsidR="00F43BEE" w:rsidRDefault="00000000">
      <w:r>
        <w:rPr>
          <w:rFonts w:hint="eastAsia"/>
        </w:rPr>
        <w:t>5 = A very strong emotional response</w:t>
      </w:r>
    </w:p>
    <w:p w14:paraId="68424B8A" w14:textId="77777777" w:rsidR="00F43BEE" w:rsidRDefault="00F43BEE"/>
    <w:p w14:paraId="5258D37C" w14:textId="77777777" w:rsidR="00F43BEE" w:rsidRDefault="00000000">
      <w:r>
        <w:rPr>
          <w:rFonts w:hint="eastAsia"/>
        </w:rPr>
        <w:t>Viewing this image makes me feel highly interested.</w:t>
      </w:r>
    </w:p>
    <w:p w14:paraId="34B61A88" w14:textId="77777777" w:rsidR="00F43BEE" w:rsidRDefault="00000000">
      <w:r>
        <w:rPr>
          <w:rFonts w:hint="eastAsia"/>
        </w:rPr>
        <w:t>1 = Not interested at all</w:t>
      </w:r>
    </w:p>
    <w:p w14:paraId="4924AF1E" w14:textId="77777777" w:rsidR="00F43BEE" w:rsidRDefault="00000000">
      <w:r>
        <w:rPr>
          <w:rFonts w:hint="eastAsia"/>
        </w:rPr>
        <w:t>2 = Not interested</w:t>
      </w:r>
    </w:p>
    <w:p w14:paraId="1F5EF854" w14:textId="77777777" w:rsidR="00F43BEE" w:rsidRDefault="00000000">
      <w:r>
        <w:rPr>
          <w:rFonts w:hint="eastAsia"/>
        </w:rPr>
        <w:t>3 = Neutral</w:t>
      </w:r>
    </w:p>
    <w:p w14:paraId="19696D9C" w14:textId="77777777" w:rsidR="00F43BEE" w:rsidRDefault="00000000">
      <w:r>
        <w:rPr>
          <w:rFonts w:hint="eastAsia"/>
        </w:rPr>
        <w:t xml:space="preserve">4 = Somewhat </w:t>
      </w:r>
      <w:proofErr w:type="gramStart"/>
      <w:r>
        <w:rPr>
          <w:rFonts w:hint="eastAsia"/>
        </w:rPr>
        <w:t>interested</w:t>
      </w:r>
      <w:proofErr w:type="gramEnd"/>
    </w:p>
    <w:p w14:paraId="7C9EAAE5" w14:textId="77777777" w:rsidR="00F43BEE" w:rsidRDefault="00000000">
      <w:r>
        <w:rPr>
          <w:rFonts w:hint="eastAsia"/>
        </w:rPr>
        <w:t>5 = Very interested</w:t>
      </w:r>
    </w:p>
    <w:p w14:paraId="6E0F205B" w14:textId="77777777" w:rsidR="00F43BEE" w:rsidRDefault="00F43BEE"/>
    <w:p w14:paraId="555924FD" w14:textId="77777777" w:rsidR="00F43BEE" w:rsidRDefault="00000000">
      <w:r>
        <w:rPr>
          <w:rFonts w:hint="eastAsia"/>
        </w:rPr>
        <w:t>This image arouses strong curiosity in me.</w:t>
      </w:r>
    </w:p>
    <w:p w14:paraId="57ECE755" w14:textId="77777777" w:rsidR="00F43BEE" w:rsidRDefault="00000000">
      <w:r>
        <w:rPr>
          <w:rFonts w:hint="eastAsia"/>
        </w:rPr>
        <w:t>1 = No curiosity at all</w:t>
      </w:r>
    </w:p>
    <w:p w14:paraId="36739786" w14:textId="77777777" w:rsidR="00F43BEE" w:rsidRDefault="00000000">
      <w:r>
        <w:rPr>
          <w:rFonts w:hint="eastAsia"/>
        </w:rPr>
        <w:t>2 = Not very curious</w:t>
      </w:r>
    </w:p>
    <w:p w14:paraId="0B88BBE3" w14:textId="77777777" w:rsidR="00F43BEE" w:rsidRDefault="00000000">
      <w:r>
        <w:rPr>
          <w:rFonts w:hint="eastAsia"/>
        </w:rPr>
        <w:t>3 = Neutral</w:t>
      </w:r>
    </w:p>
    <w:p w14:paraId="179C9C87" w14:textId="77777777" w:rsidR="00F43BEE" w:rsidRDefault="00000000">
      <w:r>
        <w:rPr>
          <w:rFonts w:hint="eastAsia"/>
        </w:rPr>
        <w:t>4 = Somewhat curious</w:t>
      </w:r>
    </w:p>
    <w:p w14:paraId="6E2DAF32" w14:textId="77777777" w:rsidR="00F43BEE" w:rsidRDefault="00000000">
      <w:r>
        <w:rPr>
          <w:rFonts w:hint="eastAsia"/>
        </w:rPr>
        <w:t>5 = Very curious</w:t>
      </w:r>
    </w:p>
    <w:p w14:paraId="69A70E4B" w14:textId="77777777" w:rsidR="00F43BEE" w:rsidRDefault="00F43BEE"/>
    <w:p w14:paraId="48DC3A46" w14:textId="77777777" w:rsidR="00F43BEE" w:rsidRDefault="00000000">
      <w:r>
        <w:rPr>
          <w:rFonts w:hint="eastAsia"/>
        </w:rPr>
        <w:t xml:space="preserve">PAD Scale </w:t>
      </w:r>
      <w:r>
        <w:rPr>
          <w:rFonts w:hint="eastAsia"/>
        </w:rPr>
        <w:t>—</w:t>
      </w:r>
      <w:r>
        <w:rPr>
          <w:rFonts w:hint="eastAsia"/>
        </w:rPr>
        <w:t xml:space="preserve"> Dominance</w:t>
      </w:r>
    </w:p>
    <w:p w14:paraId="43B45FE7" w14:textId="77777777" w:rsidR="00F43BEE" w:rsidRDefault="00F43BEE"/>
    <w:p w14:paraId="79CFFDE7" w14:textId="77777777" w:rsidR="00F43BEE" w:rsidRDefault="00000000">
      <w:r>
        <w:rPr>
          <w:rFonts w:hint="eastAsia"/>
        </w:rPr>
        <w:t>This image makes me feel that I can control my emotional response. (i.e., while viewing the image, I feel my emotions are under my control</w:t>
      </w:r>
      <w:r>
        <w:rPr>
          <w:rFonts w:hint="eastAsia"/>
        </w:rPr>
        <w:t>—</w:t>
      </w:r>
      <w:r>
        <w:rPr>
          <w:rFonts w:hint="eastAsia"/>
        </w:rPr>
        <w:t xml:space="preserve">for example, </w:t>
      </w:r>
      <w:r>
        <w:rPr>
          <w:rFonts w:hint="eastAsia"/>
        </w:rPr>
        <w:t>“</w:t>
      </w:r>
      <w:r>
        <w:rPr>
          <w:rFonts w:hint="eastAsia"/>
        </w:rPr>
        <w:t>I can decide whether or not to be moved by this image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3B4C70B8" w14:textId="77777777" w:rsidR="00F43BEE" w:rsidRDefault="00000000">
      <w:r>
        <w:rPr>
          <w:rFonts w:hint="eastAsia"/>
        </w:rPr>
        <w:t>1 = Not controllable at all</w:t>
      </w:r>
    </w:p>
    <w:p w14:paraId="7E8D0899" w14:textId="77777777" w:rsidR="00F43BEE" w:rsidRDefault="00000000">
      <w:r>
        <w:rPr>
          <w:rFonts w:hint="eastAsia"/>
        </w:rPr>
        <w:t>2 = Slightly controllable</w:t>
      </w:r>
    </w:p>
    <w:p w14:paraId="038FD9E9" w14:textId="77777777" w:rsidR="00F43BEE" w:rsidRDefault="00000000">
      <w:r>
        <w:rPr>
          <w:rFonts w:hint="eastAsia"/>
        </w:rPr>
        <w:lastRenderedPageBreak/>
        <w:t>3 = Neutral</w:t>
      </w:r>
    </w:p>
    <w:p w14:paraId="40A76ABB" w14:textId="77777777" w:rsidR="00F43BEE" w:rsidRDefault="00000000">
      <w:r>
        <w:rPr>
          <w:rFonts w:hint="eastAsia"/>
        </w:rPr>
        <w:t>4 = Controllable</w:t>
      </w:r>
    </w:p>
    <w:p w14:paraId="71B64C6A" w14:textId="77777777" w:rsidR="00F43BEE" w:rsidRDefault="00000000">
      <w:r>
        <w:rPr>
          <w:rFonts w:hint="eastAsia"/>
        </w:rPr>
        <w:t>5 = Completely controllable</w:t>
      </w:r>
    </w:p>
    <w:p w14:paraId="799E7F75" w14:textId="77777777" w:rsidR="00F43BEE" w:rsidRDefault="00F43BEE"/>
    <w:p w14:paraId="508C9C92" w14:textId="77777777" w:rsidR="00F43BEE" w:rsidRDefault="00000000">
      <w:r>
        <w:rPr>
          <w:rFonts w:hint="eastAsia"/>
        </w:rPr>
        <w:t xml:space="preserve">While viewing this image, I feel that I am not controlled by it. (i.e., how strongly the image influences my emotions. If I feel it has a strong influence on me, I am </w:t>
      </w:r>
      <w:r>
        <w:rPr>
          <w:rFonts w:hint="eastAsia"/>
        </w:rPr>
        <w:t>“</w:t>
      </w:r>
      <w:r>
        <w:rPr>
          <w:rFonts w:hint="eastAsia"/>
        </w:rPr>
        <w:t>controlled</w:t>
      </w:r>
      <w:r>
        <w:rPr>
          <w:rFonts w:hint="eastAsia"/>
        </w:rPr>
        <w:t>”</w:t>
      </w:r>
      <w:r>
        <w:rPr>
          <w:rFonts w:hint="eastAsia"/>
        </w:rPr>
        <w:t xml:space="preserve">; if it has little influence, I am </w:t>
      </w:r>
      <w:r>
        <w:rPr>
          <w:rFonts w:hint="eastAsia"/>
        </w:rPr>
        <w:t>“</w:t>
      </w:r>
      <w:r>
        <w:rPr>
          <w:rFonts w:hint="eastAsia"/>
        </w:rPr>
        <w:t>not controlled.</w:t>
      </w:r>
      <w:r>
        <w:rPr>
          <w:rFonts w:hint="eastAsia"/>
        </w:rPr>
        <w:t>”</w:t>
      </w:r>
      <w:r>
        <w:rPr>
          <w:rFonts w:hint="eastAsia"/>
        </w:rPr>
        <w:t>)</w:t>
      </w:r>
    </w:p>
    <w:p w14:paraId="3D5F6AA0" w14:textId="77777777" w:rsidR="00F43BEE" w:rsidRDefault="00000000">
      <w:r>
        <w:rPr>
          <w:rFonts w:hint="eastAsia"/>
        </w:rPr>
        <w:t>1 = Completely controlled</w:t>
      </w:r>
    </w:p>
    <w:p w14:paraId="108A50F2" w14:textId="77777777" w:rsidR="00F43BEE" w:rsidRDefault="00000000">
      <w:r>
        <w:rPr>
          <w:rFonts w:hint="eastAsia"/>
        </w:rPr>
        <w:t>2 = Controlled</w:t>
      </w:r>
    </w:p>
    <w:p w14:paraId="25501F12" w14:textId="77777777" w:rsidR="00F43BEE" w:rsidRDefault="00000000">
      <w:r>
        <w:rPr>
          <w:rFonts w:hint="eastAsia"/>
        </w:rPr>
        <w:t>3 = Neutral</w:t>
      </w:r>
    </w:p>
    <w:p w14:paraId="0DC4B023" w14:textId="77777777" w:rsidR="00F43BEE" w:rsidRDefault="00000000">
      <w:r>
        <w:rPr>
          <w:rFonts w:hint="eastAsia"/>
        </w:rPr>
        <w:t>4 = Somewhat not controlled</w:t>
      </w:r>
    </w:p>
    <w:p w14:paraId="4DA5E3D7" w14:textId="77777777" w:rsidR="00F43BEE" w:rsidRDefault="00000000">
      <w:r>
        <w:rPr>
          <w:rFonts w:hint="eastAsia"/>
        </w:rPr>
        <w:t>5 = Completely not controlled</w:t>
      </w:r>
    </w:p>
    <w:p w14:paraId="702280A0" w14:textId="77777777" w:rsidR="00F43BEE" w:rsidRDefault="00F43BEE"/>
    <w:p w14:paraId="76AD6BF0" w14:textId="77777777" w:rsidR="00F43BEE" w:rsidRDefault="00000000">
      <w:r>
        <w:rPr>
          <w:rFonts w:hint="eastAsia"/>
        </w:rPr>
        <w:t xml:space="preserve">This image gives me a feeling of being dominated by emotion. (i.e., while viewing the image, my emotions feel </w:t>
      </w:r>
      <w:r>
        <w:rPr>
          <w:rFonts w:hint="eastAsia"/>
        </w:rPr>
        <w:t>“</w:t>
      </w:r>
      <w:r>
        <w:rPr>
          <w:rFonts w:hint="eastAsia"/>
        </w:rPr>
        <w:t>driven</w:t>
      </w:r>
      <w:r>
        <w:rPr>
          <w:rFonts w:hint="eastAsia"/>
        </w:rPr>
        <w:t>”</w:t>
      </w:r>
      <w:r>
        <w:rPr>
          <w:rFonts w:hint="eastAsia"/>
        </w:rPr>
        <w:t xml:space="preserve"> by it</w:t>
      </w:r>
      <w:r>
        <w:rPr>
          <w:rFonts w:hint="eastAsia"/>
        </w:rPr>
        <w:t>—</w:t>
      </w:r>
      <w:r>
        <w:rPr>
          <w:rFonts w:hint="eastAsia"/>
        </w:rPr>
        <w:t>for example, suddenly feeling very depressed, excited, or carried along by the scene.)</w:t>
      </w:r>
    </w:p>
    <w:p w14:paraId="7612D317" w14:textId="77777777" w:rsidR="00F43BEE" w:rsidRDefault="00000000">
      <w:r>
        <w:rPr>
          <w:rFonts w:hint="eastAsia"/>
        </w:rPr>
        <w:t>1 = No such feeling at all</w:t>
      </w:r>
    </w:p>
    <w:p w14:paraId="4B3911C4" w14:textId="77777777" w:rsidR="00F43BEE" w:rsidRDefault="00000000">
      <w:r>
        <w:rPr>
          <w:rFonts w:hint="eastAsia"/>
        </w:rPr>
        <w:t>2 = Slightly such a feeling</w:t>
      </w:r>
    </w:p>
    <w:p w14:paraId="676B6225" w14:textId="77777777" w:rsidR="00F43BEE" w:rsidRDefault="00000000">
      <w:r>
        <w:rPr>
          <w:rFonts w:hint="eastAsia"/>
        </w:rPr>
        <w:t>3 = Neutral</w:t>
      </w:r>
    </w:p>
    <w:p w14:paraId="1DA10C65" w14:textId="77777777" w:rsidR="00F43BEE" w:rsidRDefault="00000000">
      <w:r>
        <w:rPr>
          <w:rFonts w:hint="eastAsia"/>
        </w:rPr>
        <w:t>4 = Somewhat dominated</w:t>
      </w:r>
    </w:p>
    <w:p w14:paraId="46654832" w14:textId="77777777" w:rsidR="00F43BEE" w:rsidRDefault="00000000">
      <w:r>
        <w:rPr>
          <w:rFonts w:hint="eastAsia"/>
        </w:rPr>
        <w:t>5 = Completely dominated</w:t>
      </w:r>
    </w:p>
    <w:p w14:paraId="368F8746" w14:textId="77777777" w:rsidR="00F43BEE" w:rsidRDefault="00F43BEE"/>
    <w:p w14:paraId="3B454B7E" w14:textId="77777777" w:rsidR="00F43BEE" w:rsidRDefault="00000000">
      <w:r>
        <w:rPr>
          <w:rFonts w:hint="eastAsia"/>
        </w:rPr>
        <w:t xml:space="preserve">While viewing this image, I feel that my emotions are guided by it. (i.e., whether the image </w:t>
      </w:r>
      <w:r>
        <w:rPr>
          <w:rFonts w:hint="eastAsia"/>
        </w:rPr>
        <w:t>“</w:t>
      </w:r>
      <w:r>
        <w:rPr>
          <w:rFonts w:hint="eastAsia"/>
        </w:rPr>
        <w:t>pulls</w:t>
      </w:r>
      <w:r>
        <w:rPr>
          <w:rFonts w:hint="eastAsia"/>
        </w:rPr>
        <w:t>”</w:t>
      </w:r>
      <w:r>
        <w:rPr>
          <w:rFonts w:hint="eastAsia"/>
        </w:rPr>
        <w:t xml:space="preserve"> me toward a certain emotional direction, such as gradually making me feel relaxed, tense, curious, or uncomfortable.)</w:t>
      </w:r>
    </w:p>
    <w:p w14:paraId="6C6DEA0D" w14:textId="77777777" w:rsidR="00F43BEE" w:rsidRDefault="00000000">
      <w:r>
        <w:rPr>
          <w:rFonts w:hint="eastAsia"/>
        </w:rPr>
        <w:t>1 = No such feeling at all</w:t>
      </w:r>
    </w:p>
    <w:p w14:paraId="4FB8E74A" w14:textId="77777777" w:rsidR="00F43BEE" w:rsidRDefault="00000000">
      <w:r>
        <w:rPr>
          <w:rFonts w:hint="eastAsia"/>
        </w:rPr>
        <w:t>2 = Slightly such a feeling</w:t>
      </w:r>
    </w:p>
    <w:p w14:paraId="038DD163" w14:textId="77777777" w:rsidR="00F43BEE" w:rsidRDefault="00000000">
      <w:r>
        <w:rPr>
          <w:rFonts w:hint="eastAsia"/>
        </w:rPr>
        <w:t>3 = Neutral</w:t>
      </w:r>
    </w:p>
    <w:p w14:paraId="72A66BB9" w14:textId="77777777" w:rsidR="00F43BEE" w:rsidRDefault="00000000">
      <w:r>
        <w:rPr>
          <w:rFonts w:hint="eastAsia"/>
        </w:rPr>
        <w:t>4 = Somewhat guided</w:t>
      </w:r>
    </w:p>
    <w:p w14:paraId="757F9137" w14:textId="77777777" w:rsidR="00F43BEE" w:rsidRDefault="00000000">
      <w:r>
        <w:rPr>
          <w:rFonts w:hint="eastAsia"/>
        </w:rPr>
        <w:t>5 = Completely guided</w:t>
      </w:r>
    </w:p>
    <w:p w14:paraId="39F2D24F" w14:textId="77777777" w:rsidR="00F43BEE" w:rsidRDefault="00F43BEE"/>
    <w:p w14:paraId="35686FF7" w14:textId="48C328EB" w:rsidR="00A141F8" w:rsidRDefault="00A141F8">
      <w:r w:rsidRPr="00A141F8">
        <w:t>Source of the questionnaire:</w:t>
      </w:r>
      <w:r w:rsidRPr="00A141F8">
        <w:br/>
        <w:t>The affective evaluation items in this questionnaire were developed based on the Pleasure–Arousal–Dominance (PAD) framework in environmental psychology and informed by classic studies operationalizing and measuring PAD-related affective responses</w:t>
      </w:r>
      <w:r>
        <w:fldChar w:fldCharType="begin"/>
      </w:r>
      <w:r>
        <w:instrText xml:space="preserve"> ADDIN ZOTERO_ITEM CSL_CITATION {"citationID":"INforVR4","properties":{"formattedCitation":"(Russell &amp; Mehrabian, 1977)","plainCitation":"(Russell &amp; Mehrabian, 1977)","noteIndex":0},"citationItems":[{"id":1513,"uris":["http://zotero.org/users/15584740/items/VV6FHZDK"],"itemData":{"id":1513,"type":"article-journal","container-title":"Journal of Research in Personality","DOI":"10.1016/0092-6566(77)90037-X","ISSN":"00926566","issue":"3","journalAbbreviation":"Journal of Research in Personality","language":"en","license":"https://www.elsevier.com/tdm/userlicense/1.0/","page":"273-294","source":"DOI.org (Crossref)","title":"Evidence for a three-factor theory of emotions","volume":"11","author":[{"family":"Russell","given":"James A"},{"family":"Mehrabian","given":"Albert"}],"issued":{"date-parts":[["1977",9]]}}}],"schema":"https://github.com/citation-style-language/schema/raw/master/csl-citation.json"} </w:instrText>
      </w:r>
      <w:r>
        <w:fldChar w:fldCharType="separate"/>
      </w:r>
      <w:r w:rsidRPr="00A141F8">
        <w:rPr>
          <w:rFonts w:ascii="Calibri" w:hAnsi="Calibri" w:cs="Calibri"/>
        </w:rPr>
        <w:t>(Russell &amp; Mehrabian, 1977)</w:t>
      </w:r>
      <w:r>
        <w:fldChar w:fldCharType="end"/>
      </w:r>
      <w:r w:rsidRPr="00A141F8">
        <w:t>. To fit the image-stimulus context of the present study, the items were translated and linguistically adapted as needed, and responses were recorded on a 5-point Likert scale.</w:t>
      </w:r>
    </w:p>
    <w:p w14:paraId="2B43C4C2" w14:textId="77777777" w:rsidR="00A141F8" w:rsidRDefault="00A141F8"/>
    <w:p w14:paraId="352151FD" w14:textId="77777777" w:rsidR="00A141F8" w:rsidRPr="00A141F8" w:rsidRDefault="00A141F8" w:rsidP="00A141F8">
      <w:pPr>
        <w:pStyle w:val="a5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141F8">
        <w:rPr>
          <w:rFonts w:ascii="Calibri" w:hAnsi="Calibri" w:cs="Calibri"/>
        </w:rPr>
        <w:t xml:space="preserve">Russell, J. A., &amp; Mehrabian, A. (1977). Evidence for a three-factor theory of emotions. </w:t>
      </w:r>
      <w:r w:rsidRPr="00A141F8">
        <w:rPr>
          <w:rFonts w:ascii="Calibri" w:hAnsi="Calibri" w:cs="Calibri"/>
          <w:i/>
          <w:iCs/>
        </w:rPr>
        <w:t>Journal of Research in Personality</w:t>
      </w:r>
      <w:r w:rsidRPr="00A141F8">
        <w:rPr>
          <w:rFonts w:ascii="Calibri" w:hAnsi="Calibri" w:cs="Calibri"/>
        </w:rPr>
        <w:t xml:space="preserve">, </w:t>
      </w:r>
      <w:r w:rsidRPr="00A141F8">
        <w:rPr>
          <w:rFonts w:ascii="Calibri" w:hAnsi="Calibri" w:cs="Calibri"/>
          <w:i/>
          <w:iCs/>
        </w:rPr>
        <w:t>11</w:t>
      </w:r>
      <w:r w:rsidRPr="00A141F8">
        <w:rPr>
          <w:rFonts w:ascii="Calibri" w:hAnsi="Calibri" w:cs="Calibri"/>
        </w:rPr>
        <w:t>(3), 273–294. https://doi.org/10.1016/0092-6566(77)90037-X</w:t>
      </w:r>
    </w:p>
    <w:p w14:paraId="3DDD78C1" w14:textId="2DE34DD0" w:rsidR="00A141F8" w:rsidRDefault="00A141F8">
      <w:pPr>
        <w:rPr>
          <w:rFonts w:hint="eastAsia"/>
        </w:rPr>
      </w:pPr>
      <w:r>
        <w:fldChar w:fldCharType="end"/>
      </w:r>
    </w:p>
    <w:sectPr w:rsidR="00A141F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embedSystemFonts/>
  <w:proofState w:spelling="clean" w:grammar="clean"/>
  <w:defaultTabStop w:val="420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7DFB093C"/>
    <w:rsid w:val="00A141F8"/>
    <w:rsid w:val="00DB4034"/>
    <w:rsid w:val="00F43BEE"/>
    <w:rsid w:val="04D144CE"/>
    <w:rsid w:val="2DCC3399"/>
    <w:rsid w:val="35DB6DF6"/>
    <w:rsid w:val="55FF7628"/>
    <w:rsid w:val="5F5B890B"/>
    <w:rsid w:val="60C175DC"/>
    <w:rsid w:val="63562275"/>
    <w:rsid w:val="63FBD451"/>
    <w:rsid w:val="6EF410D7"/>
    <w:rsid w:val="735F5F46"/>
    <w:rsid w:val="7A1FAC0C"/>
    <w:rsid w:val="7DFB093C"/>
    <w:rsid w:val="7EF94B09"/>
    <w:rsid w:val="7F3585DD"/>
    <w:rsid w:val="F6CFF833"/>
    <w:rsid w:val="F7DBB125"/>
    <w:rsid w:val="FFFB3B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DAD85A3"/>
  <w15:docId w15:val="{F015F65B-3EBA-4853-8E82-45836FF55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qFormat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4">
    <w:name w:val="heading 4"/>
    <w:basedOn w:val="a"/>
    <w:next w:val="a"/>
    <w:semiHidden/>
    <w:unhideWhenUsed/>
    <w:qFormat/>
    <w:pPr>
      <w:spacing w:beforeAutospacing="1" w:afterAutospacing="1"/>
      <w:jc w:val="left"/>
      <w:outlineLvl w:val="3"/>
    </w:pPr>
    <w:rPr>
      <w:rFonts w:ascii="宋体" w:eastAsia="宋体" w:hAnsi="宋体" w:cs="Times New Roman" w:hint="eastAsia"/>
      <w:b/>
      <w:bCs/>
      <w:kern w:val="0"/>
      <w:sz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qFormat/>
    <w:pPr>
      <w:spacing w:beforeAutospacing="1" w:afterAutospacing="1"/>
      <w:jc w:val="left"/>
    </w:pPr>
    <w:rPr>
      <w:rFonts w:cs="Times New Roman"/>
      <w:kern w:val="0"/>
      <w:sz w:val="24"/>
    </w:rPr>
  </w:style>
  <w:style w:type="character" w:styleId="a4">
    <w:name w:val="Strong"/>
    <w:basedOn w:val="a0"/>
    <w:qFormat/>
    <w:rPr>
      <w:b/>
    </w:rPr>
  </w:style>
  <w:style w:type="paragraph" w:styleId="a5">
    <w:name w:val="Bibliography"/>
    <w:basedOn w:val="a"/>
    <w:next w:val="a"/>
    <w:uiPriority w:val="37"/>
    <w:unhideWhenUsed/>
    <w:rsid w:val="00A141F8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2</Pages>
  <Words>2302</Words>
  <Characters>9719</Characters>
  <Application>Microsoft Office Word</Application>
  <DocSecurity>0</DocSecurity>
  <Lines>485</Lines>
  <Paragraphs>429</Paragraphs>
  <ScaleCrop>false</ScaleCrop>
  <Company/>
  <LinksUpToDate>false</LinksUpToDate>
  <CharactersWithSpaces>11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asong</dc:creator>
  <cp:lastModifiedBy>Song Deao</cp:lastModifiedBy>
  <cp:revision>2</cp:revision>
  <dcterms:created xsi:type="dcterms:W3CDTF">2025-09-17T17:49:00Z</dcterms:created>
  <dcterms:modified xsi:type="dcterms:W3CDTF">2025-12-31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4034</vt:lpwstr>
  </property>
  <property fmtid="{D5CDD505-2E9C-101B-9397-08002B2CF9AE}" pid="3" name="ICV">
    <vt:lpwstr>D3DD34A51BD1EE4A0E84CA682CC7AB37_41</vt:lpwstr>
  </property>
  <property fmtid="{D5CDD505-2E9C-101B-9397-08002B2CF9AE}" pid="4" name="KSOTemplateDocerSaveRecord">
    <vt:lpwstr>eyJoZGlkIjoiYjAyNDk4YzU0OWEyMDgzMGQxMjA2ZGZkMDk5MzM3NTEiLCJ1c2VySWQiOiIxMTM0MTAwNTY0In0=</vt:lpwstr>
  </property>
  <property fmtid="{D5CDD505-2E9C-101B-9397-08002B2CF9AE}" pid="5" name="ZOTERO_PREF_1">
    <vt:lpwstr>&lt;data data-version="3" zotero-version="7.0.30"&gt;&lt;session id="NfbGwOk2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6" name="ZOTERO_PREF_2">
    <vt:lpwstr>alAbbreviations" value="true"/&gt;&lt;/prefs&gt;&lt;/data&gt;</vt:lpwstr>
  </property>
</Properties>
</file>